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818F2" w:rsidRDefault="00B818F2" w:rsidP="001E2DA6">
      <w:pPr>
        <w:spacing w:before="100" w:beforeAutospacing="1" w:after="240"/>
      </w:pPr>
    </w:p>
    <w:p w:rsidR="00B818F2" w:rsidRDefault="00B818F2" w:rsidP="001E2DA6">
      <w:pPr>
        <w:spacing w:before="100" w:beforeAutospacing="1" w:after="240"/>
      </w:pPr>
    </w:p>
    <w:p w:rsidR="000A1520" w:rsidRDefault="000A1520" w:rsidP="001E2DA6">
      <w:pPr>
        <w:spacing w:before="100" w:beforeAutospacing="1" w:after="240"/>
      </w:pPr>
    </w:p>
    <w:p w:rsidR="000A1520" w:rsidRDefault="000A1520" w:rsidP="001E2DA6">
      <w:pPr>
        <w:spacing w:before="100" w:beforeAutospacing="1" w:after="240"/>
      </w:pPr>
    </w:p>
    <w:p w:rsidR="00B818F2" w:rsidRDefault="00B818F2" w:rsidP="001E2DA6">
      <w:pPr>
        <w:spacing w:before="100" w:beforeAutospacing="1" w:after="240"/>
      </w:pPr>
    </w:p>
    <w:p w:rsidR="00B818F2" w:rsidRDefault="00B818F2" w:rsidP="001E2DA6">
      <w:pPr>
        <w:spacing w:before="100" w:beforeAutospacing="1" w:after="240"/>
      </w:pPr>
    </w:p>
    <w:p w:rsidR="00B42528" w:rsidRDefault="00B17A56" w:rsidP="00B42528">
      <w:pPr>
        <w:pStyle w:val="Title"/>
        <w:rPr>
          <w:sz w:val="72"/>
        </w:rPr>
      </w:pPr>
      <w:r>
        <w:rPr>
          <w:sz w:val="72"/>
        </w:rPr>
        <w:t>Block Chain</w:t>
      </w:r>
    </w:p>
    <w:p w:rsidR="00B17A56" w:rsidRPr="00B17A56" w:rsidRDefault="00B17A56" w:rsidP="00B17A56">
      <w:pPr>
        <w:pStyle w:val="Title"/>
        <w:rPr>
          <w:sz w:val="72"/>
        </w:rPr>
      </w:pPr>
      <w:r w:rsidRPr="00B17A56">
        <w:rPr>
          <w:sz w:val="72"/>
        </w:rPr>
        <w:t>Research</w:t>
      </w:r>
    </w:p>
    <w:p w:rsidR="00B17A56" w:rsidRPr="00B17A56" w:rsidRDefault="00B17A56" w:rsidP="00B17A56">
      <w:pPr>
        <w:pStyle w:val="Title"/>
        <w:rPr>
          <w:sz w:val="72"/>
        </w:rPr>
      </w:pPr>
      <w:r w:rsidRPr="00B17A56">
        <w:rPr>
          <w:sz w:val="72"/>
        </w:rPr>
        <w:t>Project</w:t>
      </w:r>
    </w:p>
    <w:p w:rsidR="00B818F2" w:rsidRDefault="009B40B3" w:rsidP="00B42528">
      <w:pPr>
        <w:pStyle w:val="Heading1"/>
        <w:spacing w:before="100" w:beforeAutospacing="1"/>
      </w:pPr>
      <w:r>
        <w:tab/>
      </w:r>
      <w:r>
        <w:tab/>
      </w:r>
      <w:r>
        <w:tab/>
      </w:r>
    </w:p>
    <w:p w:rsidR="00B818F2" w:rsidRDefault="00C50E14" w:rsidP="001E2DA6">
      <w:pPr>
        <w:spacing w:before="100" w:beforeAutospacing="1" w:after="240"/>
      </w:pPr>
      <w:r>
        <w:t xml:space="preserve">                   </w:t>
      </w:r>
    </w:p>
    <w:p w:rsidR="000A1520" w:rsidRDefault="000A1520" w:rsidP="001E2DA6">
      <w:pPr>
        <w:spacing w:before="100" w:beforeAutospacing="1" w:after="240"/>
      </w:pPr>
    </w:p>
    <w:p w:rsidR="000A1520" w:rsidRDefault="000A1520" w:rsidP="001E2DA6">
      <w:pPr>
        <w:spacing w:before="100" w:beforeAutospacing="1" w:after="240"/>
      </w:pPr>
    </w:p>
    <w:p w:rsidR="00B818F2" w:rsidRDefault="00B818F2" w:rsidP="00A82125">
      <w:r>
        <w:t xml:space="preserve">    </w:t>
      </w:r>
      <w:r w:rsidR="00223069">
        <w:t xml:space="preserve">                </w:t>
      </w:r>
      <w:r w:rsidR="00B42528">
        <w:tab/>
      </w:r>
      <w:r w:rsidR="00223069">
        <w:tab/>
        <w:t>Student Number</w:t>
      </w:r>
      <w:r>
        <w:t xml:space="preserve">:            </w:t>
      </w:r>
      <w:r w:rsidR="00F764B8">
        <w:tab/>
      </w:r>
      <w:r w:rsidR="000A1520">
        <w:t>B00131083</w:t>
      </w:r>
    </w:p>
    <w:p w:rsidR="00B818F2" w:rsidRDefault="00F764B8" w:rsidP="00A82125">
      <w:r>
        <w:tab/>
      </w:r>
      <w:r w:rsidR="00B42528">
        <w:tab/>
      </w:r>
      <w:r>
        <w:tab/>
        <w:t>Name:</w:t>
      </w:r>
      <w:r>
        <w:tab/>
      </w:r>
      <w:r>
        <w:tab/>
      </w:r>
      <w:r>
        <w:tab/>
      </w:r>
      <w:r>
        <w:tab/>
        <w:t>David Long</w:t>
      </w:r>
      <w:r w:rsidR="00B818F2">
        <w:tab/>
        <w:t xml:space="preserve"> </w:t>
      </w:r>
    </w:p>
    <w:p w:rsidR="00B818F2" w:rsidRDefault="00B818F2" w:rsidP="00A82125">
      <w:r>
        <w:t xml:space="preserve">                    </w:t>
      </w:r>
      <w:r w:rsidR="00B42528">
        <w:tab/>
      </w:r>
      <w:r w:rsidR="00A82125">
        <w:tab/>
      </w:r>
      <w:r w:rsidR="00B42528">
        <w:t>Lecturer:</w:t>
      </w:r>
      <w:r w:rsidR="00B42528">
        <w:tab/>
      </w:r>
      <w:r w:rsidR="00B42528">
        <w:tab/>
      </w:r>
      <w:r w:rsidR="00B42528">
        <w:tab/>
      </w:r>
      <w:r w:rsidR="00AE6A43">
        <w:t>Mark Cummins</w:t>
      </w:r>
    </w:p>
    <w:p w:rsidR="00B818F2" w:rsidRDefault="00B818F2" w:rsidP="00A82125">
      <w:r>
        <w:t xml:space="preserve">                    </w:t>
      </w:r>
      <w:r w:rsidR="00B42528">
        <w:tab/>
      </w:r>
      <w:r>
        <w:tab/>
        <w:t xml:space="preserve">Module:        </w:t>
      </w:r>
      <w:r w:rsidR="00C50E14">
        <w:t xml:space="preserve">    </w:t>
      </w:r>
      <w:r w:rsidR="00F764B8">
        <w:t xml:space="preserve">        </w:t>
      </w:r>
      <w:r w:rsidR="001F2144">
        <w:t xml:space="preserve">        </w:t>
      </w:r>
      <w:r w:rsidR="00A82125">
        <w:tab/>
      </w:r>
      <w:r w:rsidR="00AE6A43">
        <w:t xml:space="preserve">Secure Communications &amp; Cryptography </w:t>
      </w:r>
    </w:p>
    <w:p w:rsidR="00F764B8" w:rsidRDefault="000A1520" w:rsidP="00581BFE">
      <w:r>
        <w:tab/>
      </w:r>
      <w:r w:rsidR="00B42528">
        <w:tab/>
      </w:r>
      <w:r>
        <w:tab/>
        <w:t xml:space="preserve">Submission Date: </w:t>
      </w:r>
      <w:r>
        <w:tab/>
      </w:r>
      <w:r>
        <w:tab/>
      </w:r>
      <w:r w:rsidR="00AE6A43">
        <w:t>19</w:t>
      </w:r>
      <w:r w:rsidR="00AE6A43" w:rsidRPr="00AE6A43">
        <w:rPr>
          <w:vertAlign w:val="superscript"/>
        </w:rPr>
        <w:t>th</w:t>
      </w:r>
      <w:r w:rsidR="00AE6A43">
        <w:t xml:space="preserve"> </w:t>
      </w:r>
      <w:r w:rsidR="00581BFE">
        <w:t>Dec</w:t>
      </w:r>
      <w:r w:rsidR="00AE6A43">
        <w:t xml:space="preserve"> 2020 </w:t>
      </w:r>
    </w:p>
    <w:p w:rsidR="00735A86" w:rsidRDefault="00735A86" w:rsidP="001E2DA6">
      <w:pPr>
        <w:spacing w:before="100" w:beforeAutospacing="1" w:after="240" w:line="276" w:lineRule="auto"/>
        <w:jc w:val="left"/>
        <w:rPr>
          <w:rFonts w:cs="Times New Roman"/>
          <w:b/>
          <w:szCs w:val="24"/>
          <w:u w:val="single"/>
        </w:rPr>
      </w:pPr>
      <w:r>
        <w:rPr>
          <w:rFonts w:cs="Times New Roman"/>
          <w:b/>
          <w:szCs w:val="24"/>
          <w:u w:val="single"/>
        </w:rPr>
        <w:br w:type="page"/>
      </w:r>
    </w:p>
    <w:sdt>
      <w:sdtPr>
        <w:rPr>
          <w:rFonts w:ascii="Arial" w:eastAsiaTheme="minorHAnsi" w:hAnsi="Arial" w:cstheme="minorBidi"/>
          <w:b w:val="0"/>
          <w:bCs w:val="0"/>
          <w:color w:val="auto"/>
          <w:sz w:val="24"/>
          <w:szCs w:val="22"/>
          <w:lang w:val="en-GB" w:eastAsia="en-US"/>
        </w:rPr>
        <w:id w:val="-64338706"/>
        <w:docPartObj>
          <w:docPartGallery w:val="Table of Contents"/>
          <w:docPartUnique/>
        </w:docPartObj>
      </w:sdtPr>
      <w:sdtEndPr>
        <w:rPr>
          <w:rFonts w:ascii="Times New Roman" w:hAnsi="Times New Roman"/>
          <w:noProof/>
        </w:rPr>
      </w:sdtEndPr>
      <w:sdtContent>
        <w:p w:rsidR="00534FD5" w:rsidRDefault="00534FD5" w:rsidP="001E2DA6">
          <w:pPr>
            <w:pStyle w:val="TOCHeading"/>
            <w:spacing w:before="100" w:beforeAutospacing="1" w:after="240"/>
          </w:pPr>
          <w:r>
            <w:t>Table of Contents</w:t>
          </w:r>
        </w:p>
        <w:p w:rsidR="00DC4A1B" w:rsidRDefault="00534FD5">
          <w:pPr>
            <w:pStyle w:val="TOC1"/>
            <w:tabs>
              <w:tab w:val="right" w:leader="dot" w:pos="9016"/>
            </w:tabs>
            <w:rPr>
              <w:rFonts w:asciiTheme="minorHAnsi" w:eastAsiaTheme="minorEastAsia" w:hAnsiTheme="minorHAnsi"/>
              <w:noProof/>
              <w:sz w:val="22"/>
              <w:lang w:eastAsia="en-GB"/>
            </w:rPr>
          </w:pPr>
          <w:r>
            <w:fldChar w:fldCharType="begin"/>
          </w:r>
          <w:r>
            <w:instrText xml:space="preserve"> TOC \o "1-3" \h \z \u </w:instrText>
          </w:r>
          <w:r>
            <w:fldChar w:fldCharType="separate"/>
          </w:r>
          <w:hyperlink w:anchor="_Toc57838984" w:history="1">
            <w:r w:rsidR="00DC4A1B" w:rsidRPr="000F21D7">
              <w:rPr>
                <w:rStyle w:val="Hyperlink"/>
                <w:noProof/>
              </w:rPr>
              <w:t>Introduction</w:t>
            </w:r>
            <w:r w:rsidR="00DC4A1B">
              <w:rPr>
                <w:noProof/>
                <w:webHidden/>
              </w:rPr>
              <w:tab/>
            </w:r>
            <w:r w:rsidR="00DC4A1B">
              <w:rPr>
                <w:noProof/>
                <w:webHidden/>
              </w:rPr>
              <w:fldChar w:fldCharType="begin"/>
            </w:r>
            <w:r w:rsidR="00DC4A1B">
              <w:rPr>
                <w:noProof/>
                <w:webHidden/>
              </w:rPr>
              <w:instrText xml:space="preserve"> PAGEREF _Toc57838984 \h </w:instrText>
            </w:r>
            <w:r w:rsidR="00DC4A1B">
              <w:rPr>
                <w:noProof/>
                <w:webHidden/>
              </w:rPr>
            </w:r>
            <w:r w:rsidR="00DC4A1B">
              <w:rPr>
                <w:noProof/>
                <w:webHidden/>
              </w:rPr>
              <w:fldChar w:fldCharType="separate"/>
            </w:r>
            <w:r w:rsidR="00DC4A1B">
              <w:rPr>
                <w:noProof/>
                <w:webHidden/>
              </w:rPr>
              <w:t>1</w:t>
            </w:r>
            <w:r w:rsidR="00DC4A1B">
              <w:rPr>
                <w:noProof/>
                <w:webHidden/>
              </w:rPr>
              <w:fldChar w:fldCharType="end"/>
            </w:r>
          </w:hyperlink>
        </w:p>
        <w:p w:rsidR="00DC4A1B" w:rsidRDefault="00FE5B35">
          <w:pPr>
            <w:pStyle w:val="TOC2"/>
            <w:tabs>
              <w:tab w:val="right" w:leader="dot" w:pos="9016"/>
            </w:tabs>
            <w:rPr>
              <w:rFonts w:asciiTheme="minorHAnsi" w:eastAsiaTheme="minorEastAsia" w:hAnsiTheme="minorHAnsi"/>
              <w:noProof/>
              <w:sz w:val="22"/>
              <w:lang w:eastAsia="en-GB"/>
            </w:rPr>
          </w:pPr>
          <w:hyperlink w:anchor="_Toc57838985" w:history="1">
            <w:r w:rsidR="00DC4A1B" w:rsidRPr="000F21D7">
              <w:rPr>
                <w:rStyle w:val="Hyperlink"/>
                <w:noProof/>
              </w:rPr>
              <w:t>What is Blockchain</w:t>
            </w:r>
            <w:r w:rsidR="00DC4A1B">
              <w:rPr>
                <w:noProof/>
                <w:webHidden/>
              </w:rPr>
              <w:tab/>
            </w:r>
            <w:r w:rsidR="00DC4A1B">
              <w:rPr>
                <w:noProof/>
                <w:webHidden/>
              </w:rPr>
              <w:fldChar w:fldCharType="begin"/>
            </w:r>
            <w:r w:rsidR="00DC4A1B">
              <w:rPr>
                <w:noProof/>
                <w:webHidden/>
              </w:rPr>
              <w:instrText xml:space="preserve"> PAGEREF _Toc57838985 \h </w:instrText>
            </w:r>
            <w:r w:rsidR="00DC4A1B">
              <w:rPr>
                <w:noProof/>
                <w:webHidden/>
              </w:rPr>
            </w:r>
            <w:r w:rsidR="00DC4A1B">
              <w:rPr>
                <w:noProof/>
                <w:webHidden/>
              </w:rPr>
              <w:fldChar w:fldCharType="separate"/>
            </w:r>
            <w:r w:rsidR="00DC4A1B">
              <w:rPr>
                <w:noProof/>
                <w:webHidden/>
              </w:rPr>
              <w:t>1</w:t>
            </w:r>
            <w:r w:rsidR="00DC4A1B">
              <w:rPr>
                <w:noProof/>
                <w:webHidden/>
              </w:rPr>
              <w:fldChar w:fldCharType="end"/>
            </w:r>
          </w:hyperlink>
        </w:p>
        <w:p w:rsidR="00DC4A1B" w:rsidRDefault="00FE5B35">
          <w:pPr>
            <w:pStyle w:val="TOC2"/>
            <w:tabs>
              <w:tab w:val="right" w:leader="dot" w:pos="9016"/>
            </w:tabs>
            <w:rPr>
              <w:rFonts w:asciiTheme="minorHAnsi" w:eastAsiaTheme="minorEastAsia" w:hAnsiTheme="minorHAnsi"/>
              <w:noProof/>
              <w:sz w:val="22"/>
              <w:lang w:eastAsia="en-GB"/>
            </w:rPr>
          </w:pPr>
          <w:hyperlink w:anchor="_Toc57838986" w:history="1">
            <w:r w:rsidR="00DC4A1B" w:rsidRPr="000F21D7">
              <w:rPr>
                <w:rStyle w:val="Hyperlink"/>
                <w:noProof/>
              </w:rPr>
              <w:t>Base Requirements for a voting system</w:t>
            </w:r>
            <w:r w:rsidR="00DC4A1B">
              <w:rPr>
                <w:noProof/>
                <w:webHidden/>
              </w:rPr>
              <w:tab/>
            </w:r>
            <w:r w:rsidR="00DC4A1B">
              <w:rPr>
                <w:noProof/>
                <w:webHidden/>
              </w:rPr>
              <w:fldChar w:fldCharType="begin"/>
            </w:r>
            <w:r w:rsidR="00DC4A1B">
              <w:rPr>
                <w:noProof/>
                <w:webHidden/>
              </w:rPr>
              <w:instrText xml:space="preserve"> PAGEREF _Toc57838986 \h </w:instrText>
            </w:r>
            <w:r w:rsidR="00DC4A1B">
              <w:rPr>
                <w:noProof/>
                <w:webHidden/>
              </w:rPr>
            </w:r>
            <w:r w:rsidR="00DC4A1B">
              <w:rPr>
                <w:noProof/>
                <w:webHidden/>
              </w:rPr>
              <w:fldChar w:fldCharType="separate"/>
            </w:r>
            <w:r w:rsidR="00DC4A1B">
              <w:rPr>
                <w:noProof/>
                <w:webHidden/>
              </w:rPr>
              <w:t>2</w:t>
            </w:r>
            <w:r w:rsidR="00DC4A1B">
              <w:rPr>
                <w:noProof/>
                <w:webHidden/>
              </w:rPr>
              <w:fldChar w:fldCharType="end"/>
            </w:r>
          </w:hyperlink>
        </w:p>
        <w:p w:rsidR="00DC4A1B" w:rsidRDefault="00FE5B35">
          <w:pPr>
            <w:pStyle w:val="TOC1"/>
            <w:tabs>
              <w:tab w:val="right" w:leader="dot" w:pos="9016"/>
            </w:tabs>
            <w:rPr>
              <w:rFonts w:asciiTheme="minorHAnsi" w:eastAsiaTheme="minorEastAsia" w:hAnsiTheme="minorHAnsi"/>
              <w:noProof/>
              <w:sz w:val="22"/>
              <w:lang w:eastAsia="en-GB"/>
            </w:rPr>
          </w:pPr>
          <w:hyperlink w:anchor="_Toc57838987" w:history="1">
            <w:r w:rsidR="00DC4A1B" w:rsidRPr="000F21D7">
              <w:rPr>
                <w:rStyle w:val="Hyperlink"/>
                <w:noProof/>
              </w:rPr>
              <w:t>Literature Review</w:t>
            </w:r>
            <w:r w:rsidR="00DC4A1B">
              <w:rPr>
                <w:noProof/>
                <w:webHidden/>
              </w:rPr>
              <w:tab/>
            </w:r>
            <w:r w:rsidR="00DC4A1B">
              <w:rPr>
                <w:noProof/>
                <w:webHidden/>
              </w:rPr>
              <w:fldChar w:fldCharType="begin"/>
            </w:r>
            <w:r w:rsidR="00DC4A1B">
              <w:rPr>
                <w:noProof/>
                <w:webHidden/>
              </w:rPr>
              <w:instrText xml:space="preserve"> PAGEREF _Toc57838987 \h </w:instrText>
            </w:r>
            <w:r w:rsidR="00DC4A1B">
              <w:rPr>
                <w:noProof/>
                <w:webHidden/>
              </w:rPr>
            </w:r>
            <w:r w:rsidR="00DC4A1B">
              <w:rPr>
                <w:noProof/>
                <w:webHidden/>
              </w:rPr>
              <w:fldChar w:fldCharType="separate"/>
            </w:r>
            <w:r w:rsidR="00DC4A1B">
              <w:rPr>
                <w:noProof/>
                <w:webHidden/>
              </w:rPr>
              <w:t>2</w:t>
            </w:r>
            <w:r w:rsidR="00DC4A1B">
              <w:rPr>
                <w:noProof/>
                <w:webHidden/>
              </w:rPr>
              <w:fldChar w:fldCharType="end"/>
            </w:r>
          </w:hyperlink>
        </w:p>
        <w:p w:rsidR="00DC4A1B" w:rsidRDefault="00FE5B35">
          <w:pPr>
            <w:pStyle w:val="TOC1"/>
            <w:tabs>
              <w:tab w:val="right" w:leader="dot" w:pos="9016"/>
            </w:tabs>
            <w:rPr>
              <w:rFonts w:asciiTheme="minorHAnsi" w:eastAsiaTheme="minorEastAsia" w:hAnsiTheme="minorHAnsi"/>
              <w:noProof/>
              <w:sz w:val="22"/>
              <w:lang w:eastAsia="en-GB"/>
            </w:rPr>
          </w:pPr>
          <w:hyperlink w:anchor="_Toc57838988" w:history="1">
            <w:r w:rsidR="00DC4A1B" w:rsidRPr="000F21D7">
              <w:rPr>
                <w:rStyle w:val="Hyperlink"/>
                <w:noProof/>
              </w:rPr>
              <w:t>Appendix A</w:t>
            </w:r>
            <w:r w:rsidR="00DC4A1B">
              <w:rPr>
                <w:noProof/>
                <w:webHidden/>
              </w:rPr>
              <w:tab/>
            </w:r>
            <w:r w:rsidR="00DC4A1B">
              <w:rPr>
                <w:noProof/>
                <w:webHidden/>
              </w:rPr>
              <w:fldChar w:fldCharType="begin"/>
            </w:r>
            <w:r w:rsidR="00DC4A1B">
              <w:rPr>
                <w:noProof/>
                <w:webHidden/>
              </w:rPr>
              <w:instrText xml:space="preserve"> PAGEREF _Toc57838988 \h </w:instrText>
            </w:r>
            <w:r w:rsidR="00DC4A1B">
              <w:rPr>
                <w:noProof/>
                <w:webHidden/>
              </w:rPr>
            </w:r>
            <w:r w:rsidR="00DC4A1B">
              <w:rPr>
                <w:noProof/>
                <w:webHidden/>
              </w:rPr>
              <w:fldChar w:fldCharType="separate"/>
            </w:r>
            <w:r w:rsidR="00DC4A1B">
              <w:rPr>
                <w:noProof/>
                <w:webHidden/>
              </w:rPr>
              <w:t>3</w:t>
            </w:r>
            <w:r w:rsidR="00DC4A1B">
              <w:rPr>
                <w:noProof/>
                <w:webHidden/>
              </w:rPr>
              <w:fldChar w:fldCharType="end"/>
            </w:r>
          </w:hyperlink>
        </w:p>
        <w:p w:rsidR="00DC4A1B" w:rsidRDefault="00FE5B35">
          <w:pPr>
            <w:pStyle w:val="TOC1"/>
            <w:tabs>
              <w:tab w:val="right" w:leader="dot" w:pos="9016"/>
            </w:tabs>
            <w:rPr>
              <w:rFonts w:asciiTheme="minorHAnsi" w:eastAsiaTheme="minorEastAsia" w:hAnsiTheme="minorHAnsi"/>
              <w:noProof/>
              <w:sz w:val="22"/>
              <w:lang w:eastAsia="en-GB"/>
            </w:rPr>
          </w:pPr>
          <w:hyperlink w:anchor="_Toc57838989" w:history="1">
            <w:r w:rsidR="00DC4A1B" w:rsidRPr="000F21D7">
              <w:rPr>
                <w:rStyle w:val="Hyperlink"/>
                <w:noProof/>
              </w:rPr>
              <w:t>Appendix B</w:t>
            </w:r>
            <w:r w:rsidR="00DC4A1B">
              <w:rPr>
                <w:noProof/>
                <w:webHidden/>
              </w:rPr>
              <w:tab/>
            </w:r>
            <w:r w:rsidR="00DC4A1B">
              <w:rPr>
                <w:noProof/>
                <w:webHidden/>
              </w:rPr>
              <w:fldChar w:fldCharType="begin"/>
            </w:r>
            <w:r w:rsidR="00DC4A1B">
              <w:rPr>
                <w:noProof/>
                <w:webHidden/>
              </w:rPr>
              <w:instrText xml:space="preserve"> PAGEREF _Toc57838989 \h </w:instrText>
            </w:r>
            <w:r w:rsidR="00DC4A1B">
              <w:rPr>
                <w:noProof/>
                <w:webHidden/>
              </w:rPr>
            </w:r>
            <w:r w:rsidR="00DC4A1B">
              <w:rPr>
                <w:noProof/>
                <w:webHidden/>
              </w:rPr>
              <w:fldChar w:fldCharType="separate"/>
            </w:r>
            <w:r w:rsidR="00DC4A1B">
              <w:rPr>
                <w:noProof/>
                <w:webHidden/>
              </w:rPr>
              <w:t>3</w:t>
            </w:r>
            <w:r w:rsidR="00DC4A1B">
              <w:rPr>
                <w:noProof/>
                <w:webHidden/>
              </w:rPr>
              <w:fldChar w:fldCharType="end"/>
            </w:r>
          </w:hyperlink>
        </w:p>
        <w:p w:rsidR="00DC4A1B" w:rsidRDefault="00FE5B35">
          <w:pPr>
            <w:pStyle w:val="TOC1"/>
            <w:tabs>
              <w:tab w:val="right" w:leader="dot" w:pos="9016"/>
            </w:tabs>
            <w:rPr>
              <w:rFonts w:asciiTheme="minorHAnsi" w:eastAsiaTheme="minorEastAsia" w:hAnsiTheme="minorHAnsi"/>
              <w:noProof/>
              <w:sz w:val="22"/>
              <w:lang w:eastAsia="en-GB"/>
            </w:rPr>
          </w:pPr>
          <w:hyperlink w:anchor="_Toc57838990" w:history="1">
            <w:r w:rsidR="00DC4A1B" w:rsidRPr="000F21D7">
              <w:rPr>
                <w:rStyle w:val="Hyperlink"/>
                <w:noProof/>
              </w:rPr>
              <w:t>Appendix C</w:t>
            </w:r>
            <w:r w:rsidR="00DC4A1B">
              <w:rPr>
                <w:noProof/>
                <w:webHidden/>
              </w:rPr>
              <w:tab/>
            </w:r>
            <w:r w:rsidR="00DC4A1B">
              <w:rPr>
                <w:noProof/>
                <w:webHidden/>
              </w:rPr>
              <w:fldChar w:fldCharType="begin"/>
            </w:r>
            <w:r w:rsidR="00DC4A1B">
              <w:rPr>
                <w:noProof/>
                <w:webHidden/>
              </w:rPr>
              <w:instrText xml:space="preserve"> PAGEREF _Toc57838990 \h </w:instrText>
            </w:r>
            <w:r w:rsidR="00DC4A1B">
              <w:rPr>
                <w:noProof/>
                <w:webHidden/>
              </w:rPr>
            </w:r>
            <w:r w:rsidR="00DC4A1B">
              <w:rPr>
                <w:noProof/>
                <w:webHidden/>
              </w:rPr>
              <w:fldChar w:fldCharType="separate"/>
            </w:r>
            <w:r w:rsidR="00DC4A1B">
              <w:rPr>
                <w:noProof/>
                <w:webHidden/>
              </w:rPr>
              <w:t>3</w:t>
            </w:r>
            <w:r w:rsidR="00DC4A1B">
              <w:rPr>
                <w:noProof/>
                <w:webHidden/>
              </w:rPr>
              <w:fldChar w:fldCharType="end"/>
            </w:r>
          </w:hyperlink>
        </w:p>
        <w:p w:rsidR="00534FD5" w:rsidRDefault="00534FD5" w:rsidP="001E2DA6">
          <w:pPr>
            <w:spacing w:before="100" w:beforeAutospacing="1" w:after="240"/>
          </w:pPr>
          <w:r>
            <w:rPr>
              <w:b/>
              <w:bCs/>
              <w:noProof/>
            </w:rPr>
            <w:fldChar w:fldCharType="end"/>
          </w:r>
        </w:p>
      </w:sdtContent>
    </w:sdt>
    <w:p w:rsidR="00735A86" w:rsidRPr="00D1382B" w:rsidRDefault="00735A86" w:rsidP="001E2DA6">
      <w:pPr>
        <w:spacing w:before="100" w:beforeAutospacing="1" w:after="240"/>
        <w:rPr>
          <w:rFonts w:cs="Times New Roman"/>
          <w:b/>
          <w:szCs w:val="24"/>
        </w:rPr>
        <w:sectPr w:rsidR="00735A86" w:rsidRPr="00D1382B">
          <w:pgSz w:w="11906" w:h="16838"/>
          <w:pgMar w:top="1440" w:right="1440" w:bottom="1440" w:left="1440" w:header="708" w:footer="708" w:gutter="0"/>
          <w:cols w:space="708"/>
          <w:docGrid w:linePitch="360"/>
        </w:sectPr>
      </w:pPr>
    </w:p>
    <w:p w:rsidR="001631F5" w:rsidRPr="00C859EB" w:rsidRDefault="00B17A56" w:rsidP="00C859EB">
      <w:pPr>
        <w:pStyle w:val="Heading1"/>
      </w:pPr>
      <w:bookmarkStart w:id="0" w:name="_Toc57838984"/>
      <w:r w:rsidRPr="00C859EB">
        <w:lastRenderedPageBreak/>
        <w:t>Introduction</w:t>
      </w:r>
      <w:bookmarkEnd w:id="0"/>
      <w:r w:rsidRPr="00C859EB">
        <w:t xml:space="preserve"> </w:t>
      </w:r>
    </w:p>
    <w:p w:rsidR="006714B7" w:rsidRDefault="00B17A56" w:rsidP="00267386">
      <w:r>
        <w:t xml:space="preserve">This </w:t>
      </w:r>
      <w:r w:rsidR="006714B7">
        <w:t>paper</w:t>
      </w:r>
      <w:r>
        <w:t xml:space="preserve"> is going to explore the application </w:t>
      </w:r>
      <w:r w:rsidR="00C13924">
        <w:t xml:space="preserve">of </w:t>
      </w:r>
      <w:r w:rsidR="00267386">
        <w:t>Blockchain technology to the very controversial area of voting</w:t>
      </w:r>
      <w:r>
        <w:t>. The reason for this</w:t>
      </w:r>
      <w:r w:rsidR="00267386">
        <w:t xml:space="preserve"> is sparked by current world issues</w:t>
      </w:r>
      <w:r w:rsidR="00C13924">
        <w:t xml:space="preserve">, </w:t>
      </w:r>
      <w:r w:rsidR="00267386">
        <w:t>voting h</w:t>
      </w:r>
      <w:r>
        <w:t xml:space="preserve">as been at the </w:t>
      </w:r>
      <w:r w:rsidR="00267386">
        <w:t>forefront of current global news in recent years with a number of different scandals</w:t>
      </w:r>
      <w:r w:rsidR="006714B7">
        <w:t xml:space="preserve"> </w:t>
      </w:r>
      <w:r w:rsidR="00745D7C">
        <w:t>Cambridge</w:t>
      </w:r>
      <w:r w:rsidR="006714B7">
        <w:t xml:space="preserve"> </w:t>
      </w:r>
      <w:proofErr w:type="spellStart"/>
      <w:r w:rsidR="00041767">
        <w:t>Analytica</w:t>
      </w:r>
      <w:proofErr w:type="spellEnd"/>
      <w:r w:rsidR="00041767">
        <w:t>/ Facebook</w:t>
      </w:r>
      <w:r w:rsidR="006714B7">
        <w:t xml:space="preserve"> for one</w:t>
      </w:r>
      <w:r w:rsidR="00BC1400">
        <w:fldChar w:fldCharType="begin"/>
      </w:r>
      <w:r w:rsidR="00BC1400">
        <w:instrText xml:space="preserve"> ADDIN ZOTERO_ITEM CSL_CITATION {"citationID":"IXTCpKWh","properties":{"formattedCitation":"[1]","plainCitation":"[1]","noteIndex":0},"citationItems":[{"id":659,"uris":["http://zotero.org/users/4426165/items/RRL455DT"],"uri":["http://zotero.org/users/4426165/items/RRL455DT"],"itemData":{"id":659,"type":"webpage","abstract":"In 2014, Christopher Wylie resigned from his position as Cambridge Analytica's research director. He later exposed the company's role in the Trump presidential campaign and the Brexit referendum.","container-title":"NPR.org","language":"en","note":"ISBN: 9781984854636","title":"Whistleblower Explains How Cambridge Analytica Helped Fuel U.S. 'Insurgency'","URL":"https://www.npr.org/2019/10/08/768216311/whistleblower-explains-how-cambridge-analytica-helped-fuel-u-s-insurgency","author":[{"family":"Wylie","given":"Christopher"}],"accessed":{"date-parts":[["2020",11,22]]}}}],"schema":"https://github.com/citation-style-language/schema/raw/master/csl-citation.json"} </w:instrText>
      </w:r>
      <w:r w:rsidR="00BC1400">
        <w:fldChar w:fldCharType="separate"/>
      </w:r>
      <w:r w:rsidR="00BC1400" w:rsidRPr="00BC1400">
        <w:rPr>
          <w:rFonts w:cs="Times New Roman"/>
        </w:rPr>
        <w:t>[1]</w:t>
      </w:r>
      <w:r w:rsidR="00BC1400">
        <w:fldChar w:fldCharType="end"/>
      </w:r>
      <w:r w:rsidR="00BC1400">
        <w:t>. This led to many</w:t>
      </w:r>
      <w:r w:rsidR="00267386">
        <w:t xml:space="preserve"> question</w:t>
      </w:r>
      <w:r w:rsidR="00BC1400">
        <w:t>s around the security of elections. It has also led to a lot of research into different systems and even Blockchain been adapted</w:t>
      </w:r>
      <w:r w:rsidR="00267386">
        <w:t xml:space="preserve"> for online voting</w:t>
      </w:r>
      <w:r w:rsidR="00493611">
        <w:fldChar w:fldCharType="begin"/>
      </w:r>
      <w:r w:rsidR="00493611">
        <w:instrText xml:space="preserve"> ADDIN ZOTERO_ITEM CSL_CITATION {"citationID":"bRFAiN5d","properties":{"formattedCitation":"[2]","plainCitation":"[2]","noteIndex":0},"citationItems":[{"id":661,"uris":["http://zotero.org/users/4426165/items/N4NZL4CN"],"uri":["http://zotero.org/users/4426165/items/N4NZL4CN"],"itemData":{"id":661,"type":"post-weblog","abstract":"Cyber-security issues continue to remain one of the hottest topics during presidential elections, as fears have often been raised that domestic or foreign","container-title":"Irish Tech News","language":"en-US","note":"section: Tech News","title":"Blockchain E-Voting is Real: Where, How, When?","title-short":"Blockchain E-Voting is Real","URL":"https://irishtechnews.ie/blockchain-e-voting-is-real-where-how-when/","accessed":{"date-parts":[["2020",11,22]]},"issued":{"date-parts":[["2019",7,19]]}}}],"schema":"https://github.com/citation-style-language/schema/raw/master/csl-citation.json"} </w:instrText>
      </w:r>
      <w:r w:rsidR="00493611">
        <w:fldChar w:fldCharType="separate"/>
      </w:r>
      <w:r w:rsidR="00493611" w:rsidRPr="00493611">
        <w:rPr>
          <w:rFonts w:cs="Times New Roman"/>
        </w:rPr>
        <w:t>[2]</w:t>
      </w:r>
      <w:r w:rsidR="00493611">
        <w:fldChar w:fldCharType="end"/>
      </w:r>
      <w:r w:rsidR="00BC1400">
        <w:t>, but has it been done</w:t>
      </w:r>
      <w:r w:rsidR="00267386">
        <w:t xml:space="preserve"> in a controlled and secure manner. This </w:t>
      </w:r>
      <w:r w:rsidR="00884688">
        <w:t>paper seeks to see if this is</w:t>
      </w:r>
      <w:r w:rsidR="00267386">
        <w:t xml:space="preserve"> </w:t>
      </w:r>
      <w:r w:rsidR="00884688">
        <w:t xml:space="preserve">could be implemented in a way that </w:t>
      </w:r>
      <w:r w:rsidR="006714B7">
        <w:t>can</w:t>
      </w:r>
      <w:r w:rsidR="00884688">
        <w:t xml:space="preserve"> either reduce or eliminate security flaws in an online voting system</w:t>
      </w:r>
      <w:r w:rsidR="00493611">
        <w:t>s, while providing voter anonymity mitigating common attacks</w:t>
      </w:r>
      <w:r w:rsidR="00884688">
        <w:t xml:space="preserve">. </w:t>
      </w:r>
    </w:p>
    <w:p w:rsidR="00B17A56" w:rsidRDefault="00884688" w:rsidP="00267386">
      <w:r>
        <w:t xml:space="preserve">As we know Blockchain is rather secure thanks to the style of encryption and method used to create a </w:t>
      </w:r>
      <w:r w:rsidR="006714B7">
        <w:t>chain</w:t>
      </w:r>
      <w:r w:rsidR="009254BB">
        <w:t xml:space="preserve">, this will </w:t>
      </w:r>
      <w:r w:rsidR="00493611">
        <w:t xml:space="preserve">be </w:t>
      </w:r>
      <w:r w:rsidR="009254BB">
        <w:t>explained further in the following section</w:t>
      </w:r>
      <w:r>
        <w:t>.</w:t>
      </w:r>
      <w:r w:rsidR="00267386">
        <w:t xml:space="preserve"> </w:t>
      </w:r>
      <w:r w:rsidR="009254BB">
        <w:t>The concept is to use Blockchain and the security that comes with it to provide safer way to vote online,</w:t>
      </w:r>
      <w:r w:rsidR="00493611">
        <w:t xml:space="preserve"> while mitigating the more common attacks like </w:t>
      </w:r>
      <w:proofErr w:type="spellStart"/>
      <w:r w:rsidR="00493611">
        <w:t>DoS</w:t>
      </w:r>
      <w:proofErr w:type="spellEnd"/>
      <w:r w:rsidR="00493611">
        <w:t xml:space="preserve">, vote tampering or buying. </w:t>
      </w:r>
      <w:r w:rsidR="009254BB">
        <w:t>Blockchain is perfectly suit</w:t>
      </w:r>
      <w:r w:rsidR="006714B7">
        <w:t xml:space="preserve">ed to such an application as, </w:t>
      </w:r>
      <w:r w:rsidR="009254BB">
        <w:t xml:space="preserve">not only is </w:t>
      </w:r>
      <w:r w:rsidR="006714B7">
        <w:t>it secure but it can also provide voter anonymity</w:t>
      </w:r>
      <w:r w:rsidR="00493611">
        <w:t xml:space="preserve">. With the peer-to-peer shared ledger providing a perfect way to mitigate </w:t>
      </w:r>
      <w:proofErr w:type="spellStart"/>
      <w:r w:rsidR="00493611">
        <w:t>DoS</w:t>
      </w:r>
      <w:proofErr w:type="spellEnd"/>
      <w:r w:rsidR="00493611">
        <w:t xml:space="preserve"> attacks and the immutableness of a created block eliminates the chances of vote tampering</w:t>
      </w:r>
      <w:r w:rsidR="009254BB">
        <w:t>.</w:t>
      </w:r>
      <w:r w:rsidR="00041767">
        <w:t xml:space="preserve"> This however is an area that has been addressed</w:t>
      </w:r>
      <w:r w:rsidR="00493611">
        <w:t xml:space="preserve"> and researched in recent years</w:t>
      </w:r>
      <w:r w:rsidR="00041767">
        <w:t>, but has sparked very different opinions</w:t>
      </w:r>
      <w:r w:rsidR="00041767">
        <w:fldChar w:fldCharType="begin"/>
      </w:r>
      <w:r w:rsidR="00493611">
        <w:instrText xml:space="preserve"> ADDIN ZOTERO_ITEM CSL_CITATION {"citationID":"HF6weZTC","properties":{"formattedCitation":"[3]","plainCitation":"[3]","noteIndex":0},"citationItems":[{"id":513,"uris":["http://zotero.org/users/4426165/items/VWQ8TCX9"],"uri":["http://zotero.org/users/4426165/items/VWQ8TCX9"],"itemData":{"id":513,"type":"article","title":"Park et al. - Going from Bad to Worse From Internet Voting to B.pdf","URL":"http://people.csail.mit.edu/rivest/pubs/PSNR20.pdf","accessed":{"date-parts":[["2020",11,14]]}}}],"schema":"https://github.com/citation-style-language/schema/raw/master/csl-citation.json"} </w:instrText>
      </w:r>
      <w:r w:rsidR="00041767">
        <w:fldChar w:fldCharType="separate"/>
      </w:r>
      <w:r w:rsidR="00493611" w:rsidRPr="00493611">
        <w:rPr>
          <w:rFonts w:cs="Times New Roman"/>
        </w:rPr>
        <w:t>[3]</w:t>
      </w:r>
      <w:r w:rsidR="00041767">
        <w:fldChar w:fldCharType="end"/>
      </w:r>
      <w:r w:rsidR="00041767">
        <w:t>.</w:t>
      </w:r>
      <w:r w:rsidR="009254BB">
        <w:t xml:space="preserve">   </w:t>
      </w:r>
    </w:p>
    <w:p w:rsidR="00C13924" w:rsidRDefault="00C859EB" w:rsidP="00C859EB">
      <w:pPr>
        <w:pStyle w:val="Heading2"/>
      </w:pPr>
      <w:bookmarkStart w:id="1" w:name="_Toc57838985"/>
      <w:r>
        <w:t>What is Block</w:t>
      </w:r>
      <w:r w:rsidR="006F2B62">
        <w:t>chain</w:t>
      </w:r>
      <w:bookmarkEnd w:id="1"/>
    </w:p>
    <w:p w:rsidR="00EA4D37" w:rsidRDefault="00C859EB" w:rsidP="006F2B62">
      <w:r>
        <w:t>Block</w:t>
      </w:r>
      <w:r w:rsidR="000A45E9">
        <w:t>chain</w:t>
      </w:r>
      <w:r>
        <w:t xml:space="preserve"> or what we know now to Blockchain all</w:t>
      </w:r>
      <w:r w:rsidR="000A45E9">
        <w:t xml:space="preserve"> start</w:t>
      </w:r>
      <w:r>
        <w:t>ed</w:t>
      </w:r>
      <w:r w:rsidR="000A45E9">
        <w:t xml:space="preserve"> with</w:t>
      </w:r>
      <w:r>
        <w:t>,</w:t>
      </w:r>
      <w:r w:rsidR="000A45E9">
        <w:t xml:space="preserve"> </w:t>
      </w:r>
      <w:r w:rsidR="000A45E9" w:rsidRPr="000A45E9">
        <w:t xml:space="preserve">Stefan </w:t>
      </w:r>
      <w:proofErr w:type="spellStart"/>
      <w:r w:rsidR="000A45E9" w:rsidRPr="000A45E9">
        <w:t>Konst</w:t>
      </w:r>
      <w:proofErr w:type="spellEnd"/>
      <w:r w:rsidR="00493611">
        <w:fldChar w:fldCharType="begin"/>
      </w:r>
      <w:r w:rsidR="00493611">
        <w:instrText xml:space="preserve"> ADDIN ZOTERO_ITEM CSL_CITATION {"citationID":"HJHfhvMs","properties":{"formattedCitation":"[4]","plainCitation":"[4]","noteIndex":0},"citationItems":[{"id":663,"uris":["http://zotero.org/users/4426165/items/R5AA4FEJ"],"uri":["http://zotero.org/users/4426165/items/R5AA4FEJ"],"itemData":{"id":663,"type":"webpage","title":"Stefan Konst","URL":"http://konst.de/","accessed":{"date-parts":[["2020",11,22]]}}}],"schema":"https://github.com/citation-style-language/schema/raw/master/csl-citation.json"} </w:instrText>
      </w:r>
      <w:r w:rsidR="00493611">
        <w:fldChar w:fldCharType="separate"/>
      </w:r>
      <w:r w:rsidR="00493611" w:rsidRPr="00493611">
        <w:rPr>
          <w:rFonts w:cs="Times New Roman"/>
        </w:rPr>
        <w:t>[4]</w:t>
      </w:r>
      <w:r w:rsidR="00493611">
        <w:fldChar w:fldCharType="end"/>
      </w:r>
      <w:r w:rsidR="00013184">
        <w:t xml:space="preserve">. He was the man that spawned the concept of Blockchain. He </w:t>
      </w:r>
      <w:r w:rsidR="000A45E9">
        <w:t xml:space="preserve">first published a paper </w:t>
      </w:r>
      <w:r w:rsidR="00013184">
        <w:t>that delivered his</w:t>
      </w:r>
      <w:r w:rsidR="000A45E9">
        <w:t xml:space="preserve"> theory of cryptographical</w:t>
      </w:r>
      <w:r w:rsidR="00137C2A">
        <w:t>ly secured chains</w:t>
      </w:r>
      <w:r w:rsidR="00EA0154">
        <w:fldChar w:fldCharType="begin"/>
      </w:r>
      <w:r w:rsidR="00493611">
        <w:instrText xml:space="preserve"> ADDIN ZOTERO_ITEM CSL_CITATION {"citationID":"QMxFAOb6","properties":{"formattedCitation":"[5]","plainCitation":"[5]","noteIndex":0},"citationItems":[{"id":494,"uris":["http://zotero.org/users/4426165/items/JEVZTA29"],"uri":["http://zotero.org/users/4426165/items/JEVZTA29"],"itemData":{"id":494,"type":"article","title":"Google Translate","URL":"https://translate.google.com/translate?hl=en&amp;sl=de&amp;u=http://konst.de/&amp;prev=search&amp;pto=aue","accessed":{"date-parts":[["2020",11,11]]}}}],"schema":"https://github.com/citation-style-language/schema/raw/master/csl-citation.json"} </w:instrText>
      </w:r>
      <w:r w:rsidR="00EA0154">
        <w:fldChar w:fldCharType="separate"/>
      </w:r>
      <w:r w:rsidR="00493611" w:rsidRPr="00493611">
        <w:rPr>
          <w:rFonts w:cs="Times New Roman"/>
        </w:rPr>
        <w:t>[5]</w:t>
      </w:r>
      <w:r w:rsidR="00EA0154">
        <w:fldChar w:fldCharType="end"/>
      </w:r>
      <w:r w:rsidR="00137C2A">
        <w:t>.</w:t>
      </w:r>
      <w:r w:rsidR="008023B6">
        <w:t xml:space="preserve"> </w:t>
      </w:r>
      <w:r w:rsidR="00EA0154">
        <w:t xml:space="preserve">This was later picked up by either an individual or a group of developers, under the guise of </w:t>
      </w:r>
      <w:r w:rsidR="00EA0154" w:rsidRPr="00EA0154">
        <w:t xml:space="preserve">Satoshi </w:t>
      </w:r>
      <w:proofErr w:type="spellStart"/>
      <w:r w:rsidR="00EA0154" w:rsidRPr="00EA0154">
        <w:t>Nakamoto</w:t>
      </w:r>
      <w:proofErr w:type="spellEnd"/>
      <w:r w:rsidR="00EA0154">
        <w:t>. Though his name</w:t>
      </w:r>
      <w:r w:rsidR="00041767">
        <w:t xml:space="preserve"> completely </w:t>
      </w:r>
      <w:r w:rsidR="00041767" w:rsidRPr="00041767">
        <w:t>ubiquitous</w:t>
      </w:r>
      <w:r w:rsidR="00041767">
        <w:t xml:space="preserve"> </w:t>
      </w:r>
      <w:r w:rsidR="00EA0154" w:rsidRPr="00EA0154">
        <w:t xml:space="preserve">with Bitcoin, the physical </w:t>
      </w:r>
      <w:r w:rsidR="00041767">
        <w:t>entity</w:t>
      </w:r>
      <w:r w:rsidR="00EA0154" w:rsidRPr="00EA0154">
        <w:t xml:space="preserve"> </w:t>
      </w:r>
      <w:r w:rsidR="00EA0154">
        <w:t>eludes us and</w:t>
      </w:r>
      <w:r w:rsidR="00041767">
        <w:t xml:space="preserve"> has</w:t>
      </w:r>
      <w:r w:rsidR="00EA0154">
        <w:t xml:space="preserve"> </w:t>
      </w:r>
      <w:r w:rsidR="00EA0154" w:rsidRPr="00EA0154">
        <w:t>ne</w:t>
      </w:r>
      <w:r w:rsidR="00EA0154">
        <w:t>ver been found.</w:t>
      </w:r>
      <w:r w:rsidR="00EA4D37">
        <w:t xml:space="preserve"> Leading </w:t>
      </w:r>
      <w:r w:rsidR="00EA0154" w:rsidRPr="00EA0154">
        <w:t>people</w:t>
      </w:r>
      <w:r w:rsidR="00EA4D37">
        <w:t xml:space="preserve"> </w:t>
      </w:r>
      <w:r w:rsidR="00EA0154" w:rsidRPr="00EA0154">
        <w:t>to believe that it is a pseudonym for a diff</w:t>
      </w:r>
      <w:r w:rsidR="00137C2A">
        <w:t>erent person or group of people</w:t>
      </w:r>
      <w:r w:rsidR="00EA4D37">
        <w:fldChar w:fldCharType="begin"/>
      </w:r>
      <w:r w:rsidR="00493611">
        <w:instrText xml:space="preserve"> ADDIN ZOTERO_ITEM CSL_CITATION {"citationID":"JfHCO6nq","properties":{"formattedCitation":"[6]","plainCitation":"[6]","noteIndex":0},"citationItems":[{"id":495,"uris":["http://zotero.org/users/4426165/items/2F747IDS"],"uri":["http://zotero.org/users/4426165/items/2F747IDS"],"itemData":{"id":495,"type":"post-weblog","abstract":"The true identity of the creator of Bitcoin is one of the biggest mysteries in the modern world. Over the years many theories have popped up about who","container-title":"Bitcoin News","language":"en-US","title":"Who Is Satoshi Nakamoto? An Introduction to Bitcoin's Mysterious Founder | Featured Bitcoin News","title-short":"Who Is Satoshi Nakamoto?","URL":"https://news.bitcoin.com/satoshi-nakamoto-founder-of-bitcoin/","accessed":{"date-parts":[["2020",11,12]]},"issued":{"date-parts":[["2020",3,8]]}}}],"schema":"https://github.com/citation-style-language/schema/raw/master/csl-citation.json"} </w:instrText>
      </w:r>
      <w:r w:rsidR="00EA4D37">
        <w:fldChar w:fldCharType="separate"/>
      </w:r>
      <w:r w:rsidR="00493611" w:rsidRPr="00493611">
        <w:rPr>
          <w:rFonts w:cs="Times New Roman"/>
        </w:rPr>
        <w:t>[6]</w:t>
      </w:r>
      <w:r w:rsidR="00EA4D37">
        <w:fldChar w:fldCharType="end"/>
      </w:r>
      <w:r w:rsidR="00137C2A">
        <w:t>.</w:t>
      </w:r>
    </w:p>
    <w:p w:rsidR="008023B6" w:rsidRDefault="00EA4D37" w:rsidP="00137C2A">
      <w:r>
        <w:t>Since its birth late in the year 2000</w:t>
      </w:r>
      <w:r w:rsidR="0012297E">
        <w:t>[</w:t>
      </w:r>
      <w:r w:rsidR="00844238">
        <w:t>2</w:t>
      </w:r>
      <w:r w:rsidR="0012297E">
        <w:t>]</w:t>
      </w:r>
      <w:r w:rsidR="00745D7C">
        <w:t>, adapted and</w:t>
      </w:r>
      <w:r>
        <w:t xml:space="preserve"> implemented with</w:t>
      </w:r>
      <w:r w:rsidR="009254BB">
        <w:t xml:space="preserve"> the</w:t>
      </w:r>
      <w:r>
        <w:t xml:space="preserve"> crypto currency</w:t>
      </w:r>
      <w:r w:rsidR="009254BB">
        <w:t xml:space="preserve"> Bitcoin</w:t>
      </w:r>
      <w:r w:rsidR="00844238" w:rsidRPr="00844238">
        <w:rPr>
          <w:rFonts w:cs="Times New Roman"/>
        </w:rPr>
        <w:t>[7]</w:t>
      </w:r>
      <w:r w:rsidR="00615A28">
        <w:t xml:space="preserve"> in the year 2008</w:t>
      </w:r>
      <w:r w:rsidR="00844238">
        <w:fldChar w:fldCharType="begin"/>
      </w:r>
      <w:r w:rsidR="00844238">
        <w:instrText xml:space="preserve"> ADDIN ZOTERO_ITEM CSL_CITATION {"citationID":"Y7usfCzK","properties":{"formattedCitation":"[7]","plainCitation":"[7]","noteIndex":0},"citationItems":[{"id":667,"uris":["http://zotero.org/users/4426165/items/7JGAEF65"],"uri":["http://zotero.org/users/4426165/items/7JGAEF65"],"itemData":{"id":667,"type":"article","title":"Snapshot","URL":"https://www.investopedia.com/tech/three-people-who-were-supposedly-bitcoin-founder-satoshi-nakamoto/","accessed":{"date-parts":[["2020",11,22]]}}}],"schema":"https://github.com/citation-style-language/schema/raw/master/csl-citation.json"} </w:instrText>
      </w:r>
      <w:r w:rsidR="00844238">
        <w:fldChar w:fldCharType="separate"/>
      </w:r>
      <w:r w:rsidR="00844238" w:rsidRPr="00844238">
        <w:rPr>
          <w:rFonts w:cs="Times New Roman"/>
        </w:rPr>
        <w:t>[7]</w:t>
      </w:r>
      <w:r w:rsidR="00844238">
        <w:fldChar w:fldCharType="end"/>
      </w:r>
      <w:r w:rsidR="002A026C">
        <w:t>. It has been</w:t>
      </w:r>
      <w:r w:rsidR="00137C2A">
        <w:t xml:space="preserve"> adap</w:t>
      </w:r>
      <w:r w:rsidR="002A026C">
        <w:t>ted</w:t>
      </w:r>
      <w:r w:rsidR="00137C2A">
        <w:t xml:space="preserve"> </w:t>
      </w:r>
      <w:r w:rsidR="002A026C">
        <w:t>into ma</w:t>
      </w:r>
      <w:r w:rsidR="00137C2A">
        <w:t>ny areas, everything from crypto currencies</w:t>
      </w:r>
      <w:r w:rsidR="00844238">
        <w:fldChar w:fldCharType="begin"/>
      </w:r>
      <w:r w:rsidR="00844238">
        <w:instrText xml:space="preserve"> ADDIN ZOTERO_ITEM CSL_CITATION {"citationID":"hOr2gPRL","properties":{"formattedCitation":"[8]","plainCitation":"[8]","noteIndex":0},"citationItems":[{"id":641,"uris":["http://zotero.org/users/4426165/items/ZGYKFI4W"],"uri":["http://zotero.org/users/4426165/items/ZGYKFI4W"],"itemData":{"id":641,"type":"article","title":"Houben and Snyers - Cryptocurrencies and blockchain.pdf"}}],"schema":"https://github.com/citation-style-language/schema/raw/master/csl-citation.json"} </w:instrText>
      </w:r>
      <w:r w:rsidR="00844238">
        <w:fldChar w:fldCharType="separate"/>
      </w:r>
      <w:r w:rsidR="00844238" w:rsidRPr="00844238">
        <w:rPr>
          <w:rFonts w:cs="Times New Roman"/>
        </w:rPr>
        <w:t>[8]</w:t>
      </w:r>
      <w:r w:rsidR="00844238">
        <w:fldChar w:fldCharType="end"/>
      </w:r>
      <w:r w:rsidR="00137C2A">
        <w:t>, supply chain management</w:t>
      </w:r>
      <w:r w:rsidR="004A5202">
        <w:fldChar w:fldCharType="begin"/>
      </w:r>
      <w:r w:rsidR="00844238">
        <w:instrText xml:space="preserve"> ADDIN ZOTERO_ITEM CSL_CITATION {"citationID":"ftcPzf3u","properties":{"formattedCitation":"[9]","plainCitation":"[9]","noteIndex":0},"citationItems":[{"id":536,"uris":["http://zotero.org/users/4426165/items/D4VLM55P"],"uri":["http://zotero.org/users/4426165/items/D4VLM55P"],"itemData":{"id":536,"type":"article","title":"Snapshot","URL":"https://www.techrepublic.com/article/5-companies-using-blockchain-to-drive-their-supply-chain/","accessed":{"date-parts":[["2020",11,15]]}}}],"schema":"https://github.com/citation-style-language/schema/raw/master/csl-citation.json"} </w:instrText>
      </w:r>
      <w:r w:rsidR="004A5202">
        <w:fldChar w:fldCharType="separate"/>
      </w:r>
      <w:r w:rsidR="00844238" w:rsidRPr="00844238">
        <w:rPr>
          <w:rFonts w:cs="Times New Roman"/>
        </w:rPr>
        <w:t>[9]</w:t>
      </w:r>
      <w:r w:rsidR="004A5202">
        <w:fldChar w:fldCharType="end"/>
      </w:r>
      <w:r w:rsidR="00137C2A">
        <w:t xml:space="preserve"> right through to health care</w:t>
      </w:r>
      <w:r w:rsidR="00B3697E">
        <w:fldChar w:fldCharType="begin"/>
      </w:r>
      <w:r w:rsidR="00844238">
        <w:instrText xml:space="preserve"> ADDIN ZOTERO_ITEM CSL_CITATION {"citationID":"AXtYIBiG","properties":{"formattedCitation":"[10]","plainCitation":"[10]","noteIndex":0},"citationItems":[{"id":544,"uris":["http://zotero.org/users/4426165/items/7WL32I96"],"uri":["http://zotero.org/users/4426165/items/7WL32I96"],"itemData":{"id":544,"type":"article","title":"Snapshot","URL":"https://reader.elsevier.com/reader/sd/pii/S2214212619306155?token=8E07CB6A654E02688F247C0E1D520F032738B37929206D76E962C158B19567B409AD793E5337E7F09739A3A06540078F","accessed":{"date-parts":[["2020",11,15]]}}}],"schema":"https://github.com/citation-style-language/schema/raw/master/csl-citation.json"} </w:instrText>
      </w:r>
      <w:r w:rsidR="00B3697E">
        <w:fldChar w:fldCharType="separate"/>
      </w:r>
      <w:r w:rsidR="00844238" w:rsidRPr="00844238">
        <w:rPr>
          <w:rFonts w:cs="Times New Roman"/>
        </w:rPr>
        <w:t>[10]</w:t>
      </w:r>
      <w:r w:rsidR="00B3697E">
        <w:fldChar w:fldCharType="end"/>
      </w:r>
      <w:r w:rsidR="00137C2A">
        <w:t>.</w:t>
      </w:r>
      <w:r w:rsidR="008023B6">
        <w:t xml:space="preserve"> </w:t>
      </w:r>
      <w:r w:rsidR="00137C2A">
        <w:t>What Blockchain is then, it’s an immutable backword linked chain of encrypted blocks where each block is encrypted using the last block</w:t>
      </w:r>
      <w:r w:rsidR="00B3697E">
        <w:fldChar w:fldCharType="begin"/>
      </w:r>
      <w:r w:rsidR="00844238">
        <w:instrText xml:space="preserve"> ADDIN ZOTERO_ITEM CSL_CITATION {"citationID":"vZncisVu","properties":{"formattedCitation":"[11]","plainCitation":"[11]","noteIndex":0},"citationItems":[{"id":455,"uris":["http://zotero.org/users/4426165/items/GV7YBK3Q"],"uri":["http://zotero.org/users/4426165/items/GV7YBK3Q"],"itemData":{"id":455,"type":"article","title":"What Is Blockchain Technology? How Does It Work? | Built In","URL":"https://builtin.com/blockchain","accessed":{"date-parts":[["2020",11,4]]}}}],"schema":"https://github.com/citation-style-language/schema/raw/master/csl-citation.json"} </w:instrText>
      </w:r>
      <w:r w:rsidR="00B3697E">
        <w:fldChar w:fldCharType="separate"/>
      </w:r>
      <w:r w:rsidR="00844238" w:rsidRPr="00844238">
        <w:rPr>
          <w:rFonts w:cs="Times New Roman"/>
        </w:rPr>
        <w:t>[11]</w:t>
      </w:r>
      <w:r w:rsidR="00B3697E">
        <w:fldChar w:fldCharType="end"/>
      </w:r>
      <w:r w:rsidR="00137C2A">
        <w:t>. Blockchain is a system of recording information in a way that makes it difficu</w:t>
      </w:r>
      <w:r w:rsidR="00CC48A7">
        <w:t>lt or impossible to al</w:t>
      </w:r>
      <w:r w:rsidR="00B3697E">
        <w:t>ter, corrupt or steal the data</w:t>
      </w:r>
      <w:r w:rsidR="00B3697E">
        <w:fldChar w:fldCharType="begin"/>
      </w:r>
      <w:r w:rsidR="00844238">
        <w:instrText xml:space="preserve"> ADDIN ZOTERO_ITEM CSL_CITATION {"citationID":"oS9RVBP9","properties":{"formattedCitation":"[12]","plainCitation":"[12]","noteIndex":0},"citationItems":[{"id":518,"uris":["http://zotero.org/users/4426165/items/Z53F7P8V"],"uri":["http://zotero.org/users/4426165/items/Z53F7P8V"],"itemData":{"id":518,"type":"article","title":"Google Books Link","URL":"https://books.google.ie/books?id=lB4EEAAAQBAJ","accessed":{"date-parts":[["2020",11,14]]}}}],"schema":"https://github.com/citation-style-language/schema/raw/master/csl-citation.json"} </w:instrText>
      </w:r>
      <w:r w:rsidR="00B3697E">
        <w:fldChar w:fldCharType="separate"/>
      </w:r>
      <w:r w:rsidR="00844238" w:rsidRPr="00844238">
        <w:rPr>
          <w:rFonts w:cs="Times New Roman"/>
        </w:rPr>
        <w:t>[12]</w:t>
      </w:r>
      <w:r w:rsidR="00B3697E">
        <w:fldChar w:fldCharType="end"/>
      </w:r>
      <w:r w:rsidR="00137C2A">
        <w:t>.</w:t>
      </w:r>
      <w:r w:rsidR="00CC48A7">
        <w:t xml:space="preserve"> </w:t>
      </w:r>
      <w:r w:rsidR="00137C2A">
        <w:t xml:space="preserve">A Blockchain is </w:t>
      </w:r>
      <w:r w:rsidR="00CC48A7">
        <w:t>essentially a</w:t>
      </w:r>
      <w:r w:rsidR="00137C2A">
        <w:t xml:space="preserve"> ledger,</w:t>
      </w:r>
      <w:r w:rsidR="00CC48A7">
        <w:t xml:space="preserve"> just digital and far mor</w:t>
      </w:r>
      <w:r w:rsidR="00844238">
        <w:t>e secure than a regular ledger</w:t>
      </w:r>
      <w:r w:rsidR="00844238">
        <w:fldChar w:fldCharType="begin"/>
      </w:r>
      <w:r w:rsidR="00844238">
        <w:instrText xml:space="preserve"> ADDIN ZOTERO_ITEM CSL_CITATION {"citationID":"65inupYz","properties":{"formattedCitation":"[13]","plainCitation":"[13]","noteIndex":0},"citationItems":[{"id":645,"uris":["http://zotero.org/users/4426165/items/MU4WG2X7"],"uri":["http://zotero.org/users/4426165/items/MU4WG2X7"],"itemData":{"id":645,"type":"article-journal","container-title":"ACM Computing Surveys","DOI":"10.1145/3379463","ISSN":"0360-0300, 1557-7341","issue":"2","journalAbbreviation":"ACM Comput. Surv.","language":"en","page":"1-37","source":"DOI.org (Crossref)","title":"Trade-offs between Distributed Ledger Technology Characteristics","volume":"53","author":[{"family":"Kannengießer","given":"Niclas"},{"family":"Lins","given":"Sebastian"},{"family":"Dehling","given":"Tobias"},{"family":"Sunyaev","given":"Ali"}],"issued":{"date-parts":[["2020",7]]}}}],"schema":"https://github.com/citation-style-language/schema/raw/master/csl-citation.json"} </w:instrText>
      </w:r>
      <w:r w:rsidR="00844238">
        <w:fldChar w:fldCharType="separate"/>
      </w:r>
      <w:r w:rsidR="00844238" w:rsidRPr="00844238">
        <w:rPr>
          <w:rFonts w:cs="Times New Roman"/>
        </w:rPr>
        <w:t>[13]</w:t>
      </w:r>
      <w:r w:rsidR="00844238">
        <w:fldChar w:fldCharType="end"/>
      </w:r>
      <w:r w:rsidR="00CC48A7">
        <w:t>.</w:t>
      </w:r>
      <w:r w:rsidR="00B3697E">
        <w:t xml:space="preserve"> </w:t>
      </w:r>
      <w:r w:rsidR="00CC48A7">
        <w:t xml:space="preserve"> </w:t>
      </w:r>
    </w:p>
    <w:p w:rsidR="000A1520" w:rsidRDefault="00CC48A7" w:rsidP="00B17A56">
      <w:r>
        <w:t>There are three types of Blockchain, public, such as Bitcoin</w:t>
      </w:r>
      <w:r w:rsidR="008023B6">
        <w:t xml:space="preserve"> and </w:t>
      </w:r>
      <w:proofErr w:type="spellStart"/>
      <w:r w:rsidR="008023B6">
        <w:t>Ethereum</w:t>
      </w:r>
      <w:proofErr w:type="spellEnd"/>
      <w:r w:rsidR="007211A8">
        <w:fldChar w:fldCharType="begin"/>
      </w:r>
      <w:r w:rsidR="00844238">
        <w:instrText xml:space="preserve"> ADDIN ZOTERO_ITEM CSL_CITATION {"citationID":"0w7VF5s6","properties":{"formattedCitation":"[14]","plainCitation":"[14]","noteIndex":0},"citationItems":[{"id":534,"uris":["http://zotero.org/users/4426165/items/9DZX6EA7"],"uri":["http://zotero.org/users/4426165/items/9DZX6EA7"],"itemData":{"id":534,"type":"article","title":"Snapshot","URL":"https://www.investopedia.com/tech/most-important-cryptocurrencies-other-than-bitcoin/","accessed":{"date-parts":[["2020",11,15]]}}}],"schema":"https://github.com/citation-style-language/schema/raw/master/csl-citation.json"} </w:instrText>
      </w:r>
      <w:r w:rsidR="007211A8">
        <w:fldChar w:fldCharType="separate"/>
      </w:r>
      <w:r w:rsidR="00844238" w:rsidRPr="00844238">
        <w:rPr>
          <w:rFonts w:cs="Times New Roman"/>
        </w:rPr>
        <w:t>[14]</w:t>
      </w:r>
      <w:r w:rsidR="007211A8">
        <w:fldChar w:fldCharType="end"/>
      </w:r>
      <w:r w:rsidR="008023B6">
        <w:t>. This means that the code is open source and</w:t>
      </w:r>
      <w:r>
        <w:t xml:space="preserve"> </w:t>
      </w:r>
      <w:r w:rsidR="00137C2A">
        <w:t>it is duplicated and distributed across the entire networ</w:t>
      </w:r>
      <w:r w:rsidR="008023B6">
        <w:t>k of devices</w:t>
      </w:r>
      <w:r w:rsidR="00137C2A">
        <w:t xml:space="preserve"> on that Blockchain</w:t>
      </w:r>
      <w:r w:rsidR="007211A8">
        <w:fldChar w:fldCharType="begin"/>
      </w:r>
      <w:r w:rsidR="00844238">
        <w:instrText xml:space="preserve"> ADDIN ZOTERO_ITEM CSL_CITATION {"citationID":"gC1C5yGF","properties":{"formattedCitation":"[15]","plainCitation":"[15]","noteIndex":0},"citationItems":[{"id":528,"uris":["http://zotero.org/users/4426165/items/CSJNP55P"],"uri":["http://zotero.org/users/4426165/items/CSJNP55P"],"itemData":{"id":528,"type":"article","title":"Snapshot","URL":"https://selfkey.org/understanding-public-vs-private-blockchain/","accessed":{"date-parts":[["2020",11,15]]}}}],"schema":"https://github.com/citation-style-language/schema/raw/master/csl-citation.json"} </w:instrText>
      </w:r>
      <w:r w:rsidR="007211A8">
        <w:fldChar w:fldCharType="separate"/>
      </w:r>
      <w:r w:rsidR="00844238" w:rsidRPr="00844238">
        <w:rPr>
          <w:rFonts w:cs="Times New Roman"/>
        </w:rPr>
        <w:t>[15]</w:t>
      </w:r>
      <w:r w:rsidR="007211A8">
        <w:fldChar w:fldCharType="end"/>
      </w:r>
      <w:r w:rsidR="00137C2A">
        <w:t>.</w:t>
      </w:r>
      <w:r w:rsidR="008023B6">
        <w:t xml:space="preserve"> </w:t>
      </w:r>
      <w:r w:rsidR="008023B6">
        <w:lastRenderedPageBreak/>
        <w:t xml:space="preserve">Then there is private Blockchain, with the </w:t>
      </w:r>
      <w:r w:rsidR="007211A8">
        <w:t>most widely known being Ripple</w:t>
      </w:r>
      <w:r w:rsidR="007211A8">
        <w:fldChar w:fldCharType="begin"/>
      </w:r>
      <w:r w:rsidR="00844238">
        <w:instrText xml:space="preserve"> ADDIN ZOTERO_ITEM CSL_CITATION {"citationID":"KpurR4HU","properties":{"formattedCitation":"[16]","plainCitation":"[16]","noteIndex":0},"citationItems":[{"id":567,"uris":["http://zotero.org/users/4426165/items/A4NT4N2M"],"uri":["http://zotero.org/users/4426165/items/A4NT4N2M"],"itemData":{"id":567,"type":"webpage","abstract":"Discover why hundreds of financial institutions choose RippleNet to provide a better payments experience for their customers.","container-title":"Ripple","language":"en-US","title":"Ripple | Instantly Move Money to All Corners of the World","URL":"https://ripple.com/","accessed":{"date-parts":[["2020",11,15]]}}}],"schema":"https://github.com/citation-style-language/schema/raw/master/csl-citation.json"} </w:instrText>
      </w:r>
      <w:r w:rsidR="007211A8">
        <w:fldChar w:fldCharType="separate"/>
      </w:r>
      <w:r w:rsidR="00844238" w:rsidRPr="00844238">
        <w:rPr>
          <w:rFonts w:cs="Times New Roman"/>
        </w:rPr>
        <w:t>[16]</w:t>
      </w:r>
      <w:r w:rsidR="007211A8">
        <w:fldChar w:fldCharType="end"/>
      </w:r>
      <w:r w:rsidR="008023B6">
        <w:t xml:space="preserve"> and </w:t>
      </w:r>
      <w:proofErr w:type="spellStart"/>
      <w:r w:rsidR="008023B6">
        <w:t>Hyperledg</w:t>
      </w:r>
      <w:r w:rsidR="007211A8">
        <w:t>er</w:t>
      </w:r>
      <w:proofErr w:type="spellEnd"/>
      <w:r w:rsidR="007211A8">
        <w:fldChar w:fldCharType="begin"/>
      </w:r>
      <w:r w:rsidR="00844238">
        <w:instrText xml:space="preserve"> ADDIN ZOTERO_ITEM CSL_CITATION {"citationID":"vFMwZse0","properties":{"formattedCitation":"[17]","plainCitation":"[17]","noteIndex":0},"citationItems":[{"id":569,"uris":["http://zotero.org/users/4426165/items/4R3AYIS6"],"uri":["http://zotero.org/users/4426165/items/4R3AYIS6"],"itemData":{"id":569,"type":"article","title":"Introduction — hyperledger-fabricdocs master documentation","URL":"https://hyperledger-fabric.readthedocs.io/en/release-2.2/blockchain.html","accessed":{"date-parts":[["2020",11,15]]}}}],"schema":"https://github.com/citation-style-language/schema/raw/master/csl-citation.json"} </w:instrText>
      </w:r>
      <w:r w:rsidR="007211A8">
        <w:fldChar w:fldCharType="separate"/>
      </w:r>
      <w:r w:rsidR="00844238" w:rsidRPr="00844238">
        <w:rPr>
          <w:rFonts w:cs="Times New Roman"/>
        </w:rPr>
        <w:t>[17]</w:t>
      </w:r>
      <w:r w:rsidR="007211A8">
        <w:fldChar w:fldCharType="end"/>
      </w:r>
      <w:r w:rsidR="008023B6">
        <w:t>. These restrict who has access to the Blockchain a</w:t>
      </w:r>
      <w:r w:rsidR="005D75D2">
        <w:t>nd who</w:t>
      </w:r>
      <w:r w:rsidR="008023B6">
        <w:t xml:space="preserve"> can add data to it, most commonly used in business</w:t>
      </w:r>
      <w:r w:rsidR="00093389">
        <w:t xml:space="preserve"> </w:t>
      </w:r>
      <w:r w:rsidR="00844238">
        <w:fldChar w:fldCharType="begin"/>
      </w:r>
      <w:r w:rsidR="00844238">
        <w:instrText xml:space="preserve"> ADDIN ZOTERO_ITEM CSL_CITATION {"citationID":"TGPWKGeL","properties":{"formattedCitation":"[18]","plainCitation":"[18]","noteIndex":0},"citationItems":[{"id":627,"uris":["http://zotero.org/users/4426165/items/BLIX6ADR"],"uri":["http://zotero.org/users/4426165/items/BLIX6ADR"],"itemData":{"id":627,"type":"article-journal","abstract":"A blockchain is essentially a distributed database of records, or public ledger of all transactions or digital events that have been executed and shared among participating parties. Each transaction in the public ledger is verified by consensus of a majority of the participants in the system. Once entered, information can never be erased. The blockchain contains a certain and verifiable record of every single transaction ever made. Bitcoin, the decentralized peer-to-peer digital currency, is the most popular example that uses blockchain technology. The digital currency bitcoin itself is highly controversial but the underlying blockchain technology has worked flawlessly and found wide range of applications in both financial and non-financial world.","issue":"2","language":"en","page":"16","source":"Zotero","title":"BlockChain Technology: Beyond Bitcoin","author":[{"family":"Crosby","given":"Michael"}],"issued":{"date-parts":[["2016"]]}}}],"schema":"https://github.com/citation-style-language/schema/raw/master/csl-citation.json"} </w:instrText>
      </w:r>
      <w:r w:rsidR="00844238">
        <w:fldChar w:fldCharType="separate"/>
      </w:r>
      <w:r w:rsidR="00844238" w:rsidRPr="00844238">
        <w:rPr>
          <w:rFonts w:cs="Times New Roman"/>
        </w:rPr>
        <w:t>[18]</w:t>
      </w:r>
      <w:r w:rsidR="00844238">
        <w:fldChar w:fldCharType="end"/>
      </w:r>
      <w:r w:rsidR="005D75D2">
        <w:t>. Every block within a</w:t>
      </w:r>
      <w:r w:rsidR="00137C2A">
        <w:t xml:space="preserve"> chain contains a number of transactions</w:t>
      </w:r>
      <w:r w:rsidR="00093389">
        <w:fldChar w:fldCharType="begin"/>
      </w:r>
      <w:r w:rsidR="00844238">
        <w:instrText xml:space="preserve"> ADDIN ZOTERO_ITEM CSL_CITATION {"citationID":"IU8u6se2","properties":{"formattedCitation":"[11]","plainCitation":"[11]","noteIndex":0},"citationItems":[{"id":455,"uris":["http://zotero.org/users/4426165/items/GV7YBK3Q"],"uri":["http://zotero.org/users/4426165/items/GV7YBK3Q"],"itemData":{"id":455,"type":"article","title":"What Is Blockchain Technology? How Does It Work? | Built In","URL":"https://builtin.com/blockchain","accessed":{"date-parts":[["2020",11,4]]}}}],"schema":"https://github.com/citation-style-language/schema/raw/master/csl-citation.json"} </w:instrText>
      </w:r>
      <w:r w:rsidR="00093389">
        <w:fldChar w:fldCharType="separate"/>
      </w:r>
      <w:r w:rsidR="00844238" w:rsidRPr="00844238">
        <w:rPr>
          <w:rFonts w:cs="Times New Roman"/>
        </w:rPr>
        <w:t>[11]</w:t>
      </w:r>
      <w:r w:rsidR="00093389">
        <w:fldChar w:fldCharType="end"/>
      </w:r>
      <w:r w:rsidR="005D75D2">
        <w:t>, every time a new transaction takes place</w:t>
      </w:r>
      <w:r w:rsidR="00137C2A">
        <w:t xml:space="preserve"> on the Blockchain, a record of that</w:t>
      </w:r>
      <w:r w:rsidR="005D75D2">
        <w:t xml:space="preserve"> specific</w:t>
      </w:r>
      <w:r w:rsidR="00137C2A">
        <w:t xml:space="preserve"> transaction</w:t>
      </w:r>
      <w:r w:rsidR="005D75D2">
        <w:t xml:space="preserve"> is added to every</w:t>
      </w:r>
      <w:r w:rsidR="00137C2A">
        <w:t xml:space="preserve"> ledger</w:t>
      </w:r>
      <w:r w:rsidR="00844238">
        <w:t xml:space="preserve"> on the distributed system</w:t>
      </w:r>
      <w:r w:rsidR="00844238">
        <w:fldChar w:fldCharType="begin"/>
      </w:r>
      <w:r w:rsidR="00844238">
        <w:instrText xml:space="preserve"> ADDIN ZOTERO_ITEM CSL_CITATION {"citationID":"DYvLrhjf","properties":{"formattedCitation":"[13]","plainCitation":"[13]","noteIndex":0},"citationItems":[{"id":645,"uris":["http://zotero.org/users/4426165/items/MU4WG2X7"],"uri":["http://zotero.org/users/4426165/items/MU4WG2X7"],"itemData":{"id":645,"type":"article-journal","container-title":"ACM Computing Surveys","DOI":"10.1145/3379463","ISSN":"0360-0300, 1557-7341","issue":"2","journalAbbreviation":"ACM Comput. Surv.","language":"en","page":"1-37","source":"DOI.org (Crossref)","title":"Trade-offs between Distributed Ledger Technology Characteristics","volume":"53","author":[{"family":"Kannengießer","given":"Niclas"},{"family":"Lins","given":"Sebastian"},{"family":"Dehling","given":"Tobias"},{"family":"Sunyaev","given":"Ali"}],"issued":{"date-parts":[["2020",7]]}}}],"schema":"https://github.com/citation-style-language/schema/raw/master/csl-citation.json"} </w:instrText>
      </w:r>
      <w:r w:rsidR="00844238">
        <w:fldChar w:fldCharType="separate"/>
      </w:r>
      <w:r w:rsidR="00844238" w:rsidRPr="00844238">
        <w:rPr>
          <w:rFonts w:cs="Times New Roman"/>
        </w:rPr>
        <w:t>[13]</w:t>
      </w:r>
      <w:r w:rsidR="00844238">
        <w:fldChar w:fldCharType="end"/>
      </w:r>
      <w:r w:rsidR="00137C2A">
        <w:t>. The decentralised database managed by multiple participants is known as Distr</w:t>
      </w:r>
      <w:r w:rsidR="004649DE">
        <w:t xml:space="preserve">ibuted Ledger </w:t>
      </w:r>
      <w:proofErr w:type="gramStart"/>
      <w:r w:rsidR="00844238">
        <w:t>Technology[</w:t>
      </w:r>
      <w:proofErr w:type="gramEnd"/>
      <w:r w:rsidR="00844238">
        <w:t>13</w:t>
      </w:r>
      <w:r w:rsidR="0012297E">
        <w:t>]</w:t>
      </w:r>
      <w:r w:rsidR="00137C2A">
        <w:t>.</w:t>
      </w:r>
      <w:r w:rsidR="005D75D2">
        <w:t xml:space="preserve"> </w:t>
      </w:r>
      <w:r w:rsidR="00137C2A">
        <w:t>Blockchain is a type of DLT in which transactions are recorded with an immutable cryptographic signature called a hash</w:t>
      </w:r>
      <w:r w:rsidR="00EC0709">
        <w:fldChar w:fldCharType="begin"/>
      </w:r>
      <w:r w:rsidR="00EC0709">
        <w:instrText xml:space="preserve"> ADDIN ZOTERO_ITEM CSL_CITATION {"citationID":"cqYjXSUA","properties":{"formattedCitation":"[19]","plainCitation":"[19]","noteIndex":0},"citationItems":[{"id":668,"uris":["http://zotero.org/users/4426165/items/X9DGNZKN"],"uri":["http://zotero.org/users/4426165/items/X9DGNZKN"],"itemData":{"id":668,"type":"article","title":"z05_2019_thesis_breus_blaauwendraad_final.pdf"}}],"schema":"https://github.com/citation-style-language/schema/raw/master/csl-citation.json"} </w:instrText>
      </w:r>
      <w:r w:rsidR="00EC0709">
        <w:fldChar w:fldCharType="separate"/>
      </w:r>
      <w:r w:rsidR="00EC0709" w:rsidRPr="00EC0709">
        <w:rPr>
          <w:rFonts w:cs="Times New Roman"/>
        </w:rPr>
        <w:t>[19]</w:t>
      </w:r>
      <w:r w:rsidR="00EC0709">
        <w:fldChar w:fldCharType="end"/>
      </w:r>
      <w:r w:rsidR="00E6706A">
        <w:t>.</w:t>
      </w:r>
    </w:p>
    <w:p w:rsidR="005C3BC5" w:rsidRDefault="005C3BC5" w:rsidP="005C3BC5">
      <w:pPr>
        <w:pStyle w:val="Heading2"/>
      </w:pPr>
      <w:bookmarkStart w:id="2" w:name="_Toc57838986"/>
      <w:r>
        <w:t>Base Requirements for a voting system</w:t>
      </w:r>
      <w:bookmarkEnd w:id="2"/>
      <w:r>
        <w:t xml:space="preserve"> </w:t>
      </w:r>
    </w:p>
    <w:p w:rsidR="00C93022" w:rsidRDefault="00F51FC8" w:rsidP="00C93022">
      <w:pPr>
        <w:autoSpaceDE w:val="0"/>
        <w:autoSpaceDN w:val="0"/>
        <w:adjustRightInd w:val="0"/>
        <w:spacing w:after="0" w:afterAutospacing="0" w:line="240" w:lineRule="auto"/>
        <w:jc w:val="left"/>
      </w:pPr>
      <w:r>
        <w:t>The core fundamentals of any election is clear</w:t>
      </w:r>
      <w:r w:rsidR="00C93022">
        <w:t xml:space="preserve"> from the research conducted and outlined in</w:t>
      </w:r>
      <w:r w:rsidR="00C93022">
        <w:fldChar w:fldCharType="begin"/>
      </w:r>
      <w:r w:rsidR="00C93022">
        <w:instrText xml:space="preserve"> ADDIN ZOTERO_ITEM CSL_CITATION {"citationID":"Xe4259S7","properties":{"formattedCitation":"[20]","plainCitation":"[20]","noteIndex":0},"citationItems":[{"id":622,"uris":["http://zotero.org/users/4426165/items/EVALGV2N"],"uri":["http://zotero.org/users/4426165/items/EVALGV2N"],"itemData":{"id":622,"type":"article","title":"Park et al. - Going from Bad to Worse From Internet Voting to B.pdf"}}],"schema":"https://github.com/citation-style-language/schema/raw/master/csl-citation.json"} </w:instrText>
      </w:r>
      <w:r w:rsidR="00C93022">
        <w:fldChar w:fldCharType="separate"/>
      </w:r>
      <w:r w:rsidR="00C93022" w:rsidRPr="00C93022">
        <w:rPr>
          <w:rFonts w:cs="Times New Roman"/>
        </w:rPr>
        <w:t>[20]</w:t>
      </w:r>
      <w:r w:rsidR="00C93022">
        <w:fldChar w:fldCharType="end"/>
      </w:r>
      <w:r w:rsidR="00C93022">
        <w:t>, they are as follows.</w:t>
      </w:r>
    </w:p>
    <w:p w:rsidR="00C93022" w:rsidRPr="00C93022" w:rsidRDefault="00C93022" w:rsidP="00C93022">
      <w:pPr>
        <w:pStyle w:val="ListParagraph"/>
        <w:numPr>
          <w:ilvl w:val="0"/>
          <w:numId w:val="12"/>
        </w:numPr>
        <w:autoSpaceDE w:val="0"/>
        <w:autoSpaceDN w:val="0"/>
        <w:adjustRightInd w:val="0"/>
        <w:spacing w:after="0" w:afterAutospacing="0" w:line="240" w:lineRule="auto"/>
        <w:jc w:val="left"/>
        <w:rPr>
          <w:rFonts w:ascii="SFRM1095" w:hAnsi="SFRM1095" w:cs="SFRM1095"/>
          <w:sz w:val="22"/>
        </w:rPr>
      </w:pPr>
      <w:r w:rsidRPr="00C93022">
        <w:rPr>
          <w:rFonts w:ascii="SFRM1095" w:hAnsi="SFRM1095" w:cs="SFRM1095"/>
          <w:sz w:val="22"/>
        </w:rPr>
        <w:t xml:space="preserve">Ballot secrecy </w:t>
      </w:r>
    </w:p>
    <w:p w:rsidR="00C93022" w:rsidRPr="00C93022" w:rsidRDefault="00C93022" w:rsidP="00C93022">
      <w:pPr>
        <w:pStyle w:val="ListParagraph"/>
        <w:numPr>
          <w:ilvl w:val="0"/>
          <w:numId w:val="12"/>
        </w:numPr>
        <w:autoSpaceDE w:val="0"/>
        <w:autoSpaceDN w:val="0"/>
        <w:adjustRightInd w:val="0"/>
        <w:spacing w:after="0" w:afterAutospacing="0" w:line="240" w:lineRule="auto"/>
        <w:jc w:val="left"/>
        <w:rPr>
          <w:rFonts w:ascii="SFRM1095" w:hAnsi="SFRM1095" w:cs="SFRM1095"/>
          <w:sz w:val="22"/>
        </w:rPr>
      </w:pPr>
      <w:r w:rsidRPr="00C93022">
        <w:rPr>
          <w:rFonts w:ascii="SFRM1095" w:hAnsi="SFRM1095" w:cs="SFRM1095"/>
          <w:sz w:val="22"/>
        </w:rPr>
        <w:t xml:space="preserve">Software independence </w:t>
      </w:r>
    </w:p>
    <w:p w:rsidR="00C93022" w:rsidRPr="00C93022" w:rsidRDefault="00C93022" w:rsidP="00C93022">
      <w:pPr>
        <w:pStyle w:val="ListParagraph"/>
        <w:numPr>
          <w:ilvl w:val="0"/>
          <w:numId w:val="12"/>
        </w:numPr>
        <w:autoSpaceDE w:val="0"/>
        <w:autoSpaceDN w:val="0"/>
        <w:adjustRightInd w:val="0"/>
        <w:spacing w:after="0" w:afterAutospacing="0" w:line="240" w:lineRule="auto"/>
        <w:jc w:val="left"/>
        <w:rPr>
          <w:rFonts w:ascii="SFRM1095" w:hAnsi="SFRM1095" w:cs="SFRM1095"/>
          <w:sz w:val="22"/>
        </w:rPr>
      </w:pPr>
      <w:r w:rsidRPr="00C93022">
        <w:rPr>
          <w:rFonts w:ascii="SFRM1095" w:hAnsi="SFRM1095" w:cs="SFRM1095"/>
          <w:sz w:val="22"/>
        </w:rPr>
        <w:t>Voter-verifiable ballots</w:t>
      </w:r>
    </w:p>
    <w:p w:rsidR="00C93022" w:rsidRPr="00C93022" w:rsidRDefault="00C93022" w:rsidP="00C93022">
      <w:pPr>
        <w:pStyle w:val="ListParagraph"/>
        <w:numPr>
          <w:ilvl w:val="0"/>
          <w:numId w:val="12"/>
        </w:numPr>
        <w:autoSpaceDE w:val="0"/>
        <w:autoSpaceDN w:val="0"/>
        <w:adjustRightInd w:val="0"/>
        <w:spacing w:after="0" w:afterAutospacing="0" w:line="240" w:lineRule="auto"/>
        <w:jc w:val="left"/>
        <w:rPr>
          <w:rFonts w:ascii="SFRM1095" w:hAnsi="SFRM1095" w:cs="SFRM1095"/>
          <w:sz w:val="22"/>
        </w:rPr>
      </w:pPr>
      <w:r w:rsidRPr="00C93022">
        <w:rPr>
          <w:rFonts w:ascii="SFRM1095" w:hAnsi="SFRM1095" w:cs="SFRM1095"/>
          <w:sz w:val="22"/>
        </w:rPr>
        <w:t>Contestability</w:t>
      </w:r>
    </w:p>
    <w:p w:rsidR="00C93022" w:rsidRPr="00FC46DD" w:rsidRDefault="00C93022" w:rsidP="00FC46DD">
      <w:pPr>
        <w:pStyle w:val="ListParagraph"/>
        <w:numPr>
          <w:ilvl w:val="0"/>
          <w:numId w:val="12"/>
        </w:numPr>
        <w:autoSpaceDE w:val="0"/>
        <w:autoSpaceDN w:val="0"/>
        <w:adjustRightInd w:val="0"/>
        <w:spacing w:after="0" w:afterAutospacing="0" w:line="240" w:lineRule="auto"/>
        <w:jc w:val="left"/>
        <w:rPr>
          <w:rFonts w:ascii="SFRM1095" w:hAnsi="SFRM1095" w:cs="SFRM1095"/>
          <w:sz w:val="22"/>
        </w:rPr>
      </w:pPr>
      <w:r w:rsidRPr="00C93022">
        <w:rPr>
          <w:rFonts w:ascii="SFRM1095" w:hAnsi="SFRM1095" w:cs="SFRM1095"/>
          <w:sz w:val="22"/>
        </w:rPr>
        <w:t>Auditing.</w:t>
      </w:r>
      <w:r w:rsidR="00F51FC8">
        <w:t xml:space="preserve"> </w:t>
      </w:r>
    </w:p>
    <w:p w:rsidR="005C3BC5" w:rsidRPr="00C93022" w:rsidRDefault="00C93022" w:rsidP="00745D7C">
      <w:pPr>
        <w:pStyle w:val="NoSpacing"/>
        <w:spacing w:line="360" w:lineRule="auto"/>
        <w:rPr>
          <w:rFonts w:ascii="SFRM1095" w:hAnsi="SFRM1095" w:cs="SFRM1095"/>
        </w:rPr>
      </w:pPr>
      <w:r w:rsidRPr="00745D7C">
        <w:t xml:space="preserve">What this means is that </w:t>
      </w:r>
      <w:r w:rsidR="00F51FC8" w:rsidRPr="00745D7C">
        <w:t>votes must be</w:t>
      </w:r>
      <w:r w:rsidRPr="00745D7C">
        <w:t xml:space="preserve"> cast as intended, counted as cast and verified as counted</w:t>
      </w:r>
      <w:r w:rsidR="00FC46DD" w:rsidRPr="00745D7C">
        <w:t>. There are a number of ways that we can address the aforementioned issues, but there will always be an attack surface when dealing with such a desirable target for sophisticated adversaries.</w:t>
      </w:r>
      <w:r w:rsidR="00745D7C" w:rsidRPr="00745D7C">
        <w:t xml:space="preserve"> This paper will not address all of the issues as it is beyond the scope, it will focus on the most prevalent issues that have arisen to date</w:t>
      </w:r>
      <w:r w:rsidR="00745D7C">
        <w:t xml:space="preserve">. </w:t>
      </w:r>
      <w:r w:rsidR="00FC46DD">
        <w:t xml:space="preserve">  </w:t>
      </w:r>
      <w:r w:rsidR="00F51FC8">
        <w:t xml:space="preserve">  </w:t>
      </w:r>
    </w:p>
    <w:p w:rsidR="00E6706A" w:rsidRDefault="00E6706A" w:rsidP="00745D7C">
      <w:pPr>
        <w:pStyle w:val="Heading1"/>
        <w:tabs>
          <w:tab w:val="center" w:pos="5233"/>
        </w:tabs>
      </w:pPr>
      <w:bookmarkStart w:id="3" w:name="_Toc57838987"/>
      <w:r>
        <w:t>Literature Review</w:t>
      </w:r>
      <w:bookmarkEnd w:id="3"/>
      <w:r w:rsidR="00745D7C">
        <w:tab/>
      </w:r>
    </w:p>
    <w:p w:rsidR="00EC0709" w:rsidRDefault="00E6706A" w:rsidP="00E6706A">
      <w:r>
        <w:t>There are many</w:t>
      </w:r>
      <w:r w:rsidR="00FC46DD">
        <w:t xml:space="preserve"> instances where B</w:t>
      </w:r>
      <w:r>
        <w:t>lockchain has been implemented with massive success</w:t>
      </w:r>
      <w:r w:rsidR="004649DE">
        <w:fldChar w:fldCharType="begin"/>
      </w:r>
      <w:r w:rsidR="00C93022">
        <w:instrText xml:space="preserve"> ADDIN ZOTERO_ITEM CSL_CITATION {"citationID":"vRfiBJKS","properties":{"formattedCitation":"[21]","plainCitation":"[21]","noteIndex":0},"citationItems":[{"id":554,"uris":["http://zotero.org/users/4426165/items/NC92C8GU"],"uri":["http://zotero.org/users/4426165/items/NC92C8GU"],"itemData":{"id":554,"type":"article","title":"2018 - Blockchain in Action - 16 Inspirational Examples.pdf"}}],"schema":"https://github.com/citation-style-language/schema/raw/master/csl-citation.json"} </w:instrText>
      </w:r>
      <w:r w:rsidR="004649DE">
        <w:fldChar w:fldCharType="separate"/>
      </w:r>
      <w:r w:rsidR="00C93022" w:rsidRPr="00C93022">
        <w:rPr>
          <w:rFonts w:cs="Times New Roman"/>
        </w:rPr>
        <w:t>[21]</w:t>
      </w:r>
      <w:r w:rsidR="004649DE">
        <w:fldChar w:fldCharType="end"/>
      </w:r>
      <w:r>
        <w:t>, electronic voting is one however that has sparked a lot of debate as to whether or not it is safe</w:t>
      </w:r>
      <w:r w:rsidR="004649DE">
        <w:fldChar w:fldCharType="begin"/>
      </w:r>
      <w:r w:rsidR="00493611">
        <w:instrText xml:space="preserve"> ADDIN ZOTERO_ITEM CSL_CITATION {"citationID":"wOG3hghR","properties":{"formattedCitation":"[3]","plainCitation":"[3]","noteIndex":0},"citationItems":[{"id":513,"uris":["http://zotero.org/users/4426165/items/VWQ8TCX9"],"uri":["http://zotero.org/users/4426165/items/VWQ8TCX9"],"itemData":{"id":513,"type":"article","title":"Park et al. - Going from Bad to Worse From Internet Voting to B.pdf","URL":"http://people.csail.mit.edu/rivest/pubs/PSNR20.pdf","accessed":{"date-parts":[["2020",11,14]]}}}],"schema":"https://github.com/citation-style-language/schema/raw/master/csl-citation.json"} </w:instrText>
      </w:r>
      <w:r w:rsidR="004649DE">
        <w:fldChar w:fldCharType="separate"/>
      </w:r>
      <w:r w:rsidR="00493611" w:rsidRPr="00493611">
        <w:rPr>
          <w:rFonts w:cs="Times New Roman"/>
        </w:rPr>
        <w:t>[3]</w:t>
      </w:r>
      <w:r w:rsidR="004649DE">
        <w:fldChar w:fldCharType="end"/>
      </w:r>
      <w:r>
        <w:t>. A paper r</w:t>
      </w:r>
      <w:r w:rsidR="002F1F63">
        <w:t>eleased back in</w:t>
      </w:r>
      <w:r w:rsidR="00B3697E">
        <w:t xml:space="preserve"> May of</w:t>
      </w:r>
      <w:r w:rsidR="002F1F63">
        <w:t xml:space="preserve"> 2017 by the International Journal of Network Security and it’s Apps(</w:t>
      </w:r>
      <w:r w:rsidR="00B3697E">
        <w:t>IJNSA</w:t>
      </w:r>
      <w:r w:rsidR="002F1F63">
        <w:t>) stated that Blockchain is perfectly suited to an electronic or internet voting system</w:t>
      </w:r>
      <w:r w:rsidR="00B3697E">
        <w:fldChar w:fldCharType="begin"/>
      </w:r>
      <w:r w:rsidR="00C93022">
        <w:instrText xml:space="preserve"> ADDIN ZOTERO_ITEM CSL_CITATION {"citationID":"cqN0NUIW","properties":{"formattedCitation":"[22]","plainCitation":"[22]","noteIndex":0},"citationItems":[{"id":506,"uris":["http://zotero.org/users/4426165/items/7HAXS3SB"],"uri":["http://zotero.org/users/4426165/items/7HAXS3SB"],"itemData":{"id":506,"type":"article","title":"Ben Ayed - 2017 - A Conceptual Secure Blockchain Based Electronic Vo.pdf","URL":"https://d1wqtxts1xzle7.cloudfront.net/62402711/Blockchain_Voting_System20200318-112191-yzyxvw.pdf?1584541241=&amp;response-content-disposition=inline%3B+filename%3DA_CONCEPTUAL_SECURE_BLOCKCHAIN_BASED_ELE.pdf&amp;Expires=1605390871&amp;Signature=Kh8SBIVEkyWZNrQnul40urvELyH-xKPsWBGZyK-SbiUrgvRyNUk3kBER6clwpmtjA1Hk~KQftIv0gmvsi9vlEmp-2nwFFkyXxerqWS4Z6uIK90Wo1m~DwlXthWlgXsuWp8mKzirB2wrb1zIuSeinraZPYZpVukcyiyV4eD7J3uNz7t9IBGSGm3jaF8box3dFgTf0Kq8TFw1g8YRoz~BnN7Bzp6wU6Mk6Ay0GVUQf-DrcADJLCz0y7~IOaapH~C3YnO6RoTWNlOmgL421OqvD51GkKKJVoaiqk3iPPj07IwmEegKPvROwptkyS1uO7reRoaEjvvPoIOWQa-EfQZqE7A__&amp;Key-Pair-Id=APKAJLOHF5GGSLRBV4ZA","accessed":{"date-parts":[["2020",11,14]]}}}],"schema":"https://github.com/citation-style-language/schema/raw/master/csl-citation.json"} </w:instrText>
      </w:r>
      <w:r w:rsidR="00B3697E">
        <w:fldChar w:fldCharType="separate"/>
      </w:r>
      <w:r w:rsidR="00C93022" w:rsidRPr="00C93022">
        <w:rPr>
          <w:rFonts w:cs="Times New Roman"/>
        </w:rPr>
        <w:t>[22]</w:t>
      </w:r>
      <w:r w:rsidR="00B3697E">
        <w:fldChar w:fldCharType="end"/>
      </w:r>
      <w:r w:rsidR="002F1F63">
        <w:t>. There have been quite a few attempts at an implementation of a safe system</w:t>
      </w:r>
      <w:r w:rsidR="004649DE">
        <w:t>, one of the first to do so</w:t>
      </w:r>
      <w:r w:rsidR="002F1F63">
        <w:t xml:space="preserve"> was</w:t>
      </w:r>
      <w:r w:rsidR="005B4F6D">
        <w:t xml:space="preserve"> Estonia</w:t>
      </w:r>
      <w:r w:rsidR="005B4F6D">
        <w:fldChar w:fldCharType="begin"/>
      </w:r>
      <w:r w:rsidR="00C93022">
        <w:instrText xml:space="preserve"> ADDIN ZOTERO_ITEM CSL_CITATION {"citationID":"ZsV3KjM9","properties":{"formattedCitation":"[23]","plainCitation":"[23]","noteIndex":0},"citationItems":[{"id":609,"uris":["http://zotero.org/users/4426165/items/7ZMVL3CK"],"uri":["http://zotero.org/users/4426165/items/7ZMVL3CK"],"itemData":{"id":609,"type":"article-journal","abstract":"Blockchain is offering new opportunities to develop new types of digital services. While research on the topic is still emerging, it has mostly focused on the technical and legal issues instead of taking advantage of this novel concept and creating advanced digital services. In this paper, we are going to leverage the open source Blockchain technology to propose a design for a new electronic voting system that could be used in local or national elections. The Blockchain-based system will be secure, reliable, and anonymous, and will help increase the number of voters as well as the trust of people in their governments.","container-title":"International Journal of Network Security &amp; Its Applications","DOI":"10.5121/ijnsa.2017.9301","ISSN":"09752307, 09749330","issue":"3","journalAbbreviation":"IJNSA","language":"en","page":"01-09","source":"DOI.org (Crossref)","title":"A Conceptual Secure Blockchain Based Electronic Voting System","volume":"9","author":[{"family":"Ben Ayed","given":"Ahmed"}],"issued":{"date-parts":[["2017",5,30]]}}}],"schema":"https://github.com/citation-style-language/schema/raw/master/csl-citation.json"} </w:instrText>
      </w:r>
      <w:r w:rsidR="005B4F6D">
        <w:fldChar w:fldCharType="separate"/>
      </w:r>
      <w:r w:rsidR="00C93022" w:rsidRPr="00C93022">
        <w:rPr>
          <w:rFonts w:cs="Times New Roman"/>
        </w:rPr>
        <w:t>[23]</w:t>
      </w:r>
      <w:r w:rsidR="005B4F6D">
        <w:fldChar w:fldCharType="end"/>
      </w:r>
      <w:r w:rsidR="005B4F6D">
        <w:t xml:space="preserve">, this instance was not using Blockchain technology[15]. </w:t>
      </w:r>
    </w:p>
    <w:p w:rsidR="003812BF" w:rsidRDefault="00EC0709" w:rsidP="00E6706A">
      <w:r>
        <w:t xml:space="preserve">Previous systems have used other methods for encryption, like that used in the </w:t>
      </w:r>
      <w:r w:rsidR="00016EB2">
        <w:t>Norwegian system</w:t>
      </w:r>
      <w:r w:rsidR="00016EB2">
        <w:fldChar w:fldCharType="begin"/>
      </w:r>
      <w:r w:rsidR="00C93022">
        <w:instrText xml:space="preserve"> ADDIN ZOTERO_ITEM CSL_CITATION {"citationID":"M00sEfsm","properties":{"formattedCitation":"[24]","plainCitation":"[24]","noteIndex":0},"citationItems":[{"id":669,"uris":["http://zotero.org/users/4426165/items/R43ZWAYY"],"uri":["http://zotero.org/users/4426165/items/R43ZWAYY"],"itemData":{"id":669,"type":"webpage","abstract":"The Ministry of Local Government and Modernisation has decided to discontinue further internet voting pilot projects. Such pilots were carried out during the parliamentary elections in 2011 and 2013.","container-title":"Government.no","genre":"Pressemelding","language":"en-GB","note":"publisher: regjeringen.no","title":"Internet voting pilot to be discontinued","URL":"https://www.regjeringen.no/en/aktuelt/Internet-voting-pilot-to-be-discontinued/id764300/","author":[{"family":"Modernisation","given":"Ministry of Local Government","dropping-particle":"and"}],"accessed":{"date-parts":[["2020",11,23]]},"issued":{"date-parts":[["2014",6,25]]}}}],"schema":"https://github.com/citation-style-language/schema/raw/master/csl-citation.json"} </w:instrText>
      </w:r>
      <w:r w:rsidR="00016EB2">
        <w:fldChar w:fldCharType="separate"/>
      </w:r>
      <w:r w:rsidR="00C93022" w:rsidRPr="00C93022">
        <w:rPr>
          <w:rFonts w:cs="Times New Roman"/>
        </w:rPr>
        <w:t>[24]</w:t>
      </w:r>
      <w:r w:rsidR="00016EB2">
        <w:fldChar w:fldCharType="end"/>
      </w:r>
      <w:r w:rsidR="006B76AE">
        <w:t>.</w:t>
      </w:r>
      <w:r w:rsidR="00016EB2">
        <w:t xml:space="preserve"> </w:t>
      </w:r>
      <w:r w:rsidR="006B76AE">
        <w:t xml:space="preserve"> D</w:t>
      </w:r>
      <w:r w:rsidR="00016EB2">
        <w:t>eveloped</w:t>
      </w:r>
      <w:r w:rsidR="006B76AE">
        <w:t xml:space="preserve"> by </w:t>
      </w:r>
      <w:proofErr w:type="spellStart"/>
      <w:r w:rsidR="006B76AE">
        <w:t>Scytl</w:t>
      </w:r>
      <w:proofErr w:type="spellEnd"/>
      <w:r w:rsidR="006B76AE">
        <w:fldChar w:fldCharType="begin"/>
      </w:r>
      <w:r w:rsidR="00C93022">
        <w:instrText xml:space="preserve"> ADDIN ZOTERO_ITEM CSL_CITATION {"citationID":"5hCgbn8u","properties":{"formattedCitation":"[25]","plainCitation":"[25]","noteIndex":0},"citationItems":[{"id":672,"uris":["http://zotero.org/users/4426165/items/JVARAKDC"],"uri":["http://zotero.org/users/4426165/items/JVARAKDC"],"itemData":{"id":672,"type":"article","title":"Scytl successfully carries out the first electronic municipal elections in Norway | Scytl","URL":"https://www.scytl.com/en/scytl-successfully-carries-out-the-first-electronic-municipal-elections-in-norway/","accessed":{"date-parts":[["2020",11,23]]}}}],"schema":"https://github.com/citation-style-language/schema/raw/master/csl-citation.json"} </w:instrText>
      </w:r>
      <w:r w:rsidR="006B76AE">
        <w:fldChar w:fldCharType="separate"/>
      </w:r>
      <w:r w:rsidR="00C93022" w:rsidRPr="00C93022">
        <w:rPr>
          <w:rFonts w:cs="Times New Roman"/>
        </w:rPr>
        <w:t>[25]</w:t>
      </w:r>
      <w:r w:rsidR="006B76AE">
        <w:fldChar w:fldCharType="end"/>
      </w:r>
      <w:r w:rsidR="006B76AE">
        <w:t>, the system while it worked as intended the ever looming threat</w:t>
      </w:r>
      <w:r w:rsidR="001B12C1">
        <w:t xml:space="preserve"> or possibility of nation-</w:t>
      </w:r>
      <w:r w:rsidR="006B76AE">
        <w:t>state</w:t>
      </w:r>
      <w:r w:rsidR="001B12C1">
        <w:t xml:space="preserve"> sized</w:t>
      </w:r>
      <w:r w:rsidR="006B76AE">
        <w:t xml:space="preserve"> attacks or other external threats led to the</w:t>
      </w:r>
      <w:r w:rsidR="005E6107">
        <w:t xml:space="preserve"> Norwegian Government discont</w:t>
      </w:r>
      <w:r w:rsidR="001B12C1">
        <w:t>inuing</w:t>
      </w:r>
      <w:r w:rsidR="00A52597">
        <w:t xml:space="preserve"> the project</w:t>
      </w:r>
      <w:r w:rsidR="005E6107">
        <w:t xml:space="preserve"> due to similar concerns</w:t>
      </w:r>
      <w:r w:rsidR="00A52597">
        <w:fldChar w:fldCharType="begin"/>
      </w:r>
      <w:r w:rsidR="00C93022">
        <w:instrText xml:space="preserve"> ADDIN ZOTERO_ITEM CSL_CITATION {"citationID":"Q8vabCp3","properties":{"formattedCitation":"[26]","plainCitation":"[26]","noteIndex":0},"citationItems":[{"id":673,"uris":["http://zotero.org/users/4426165/items/7HI624C5"],"uri":["http://zotero.org/users/4426165/items/7HI624C5"],"itemData":{"id":673,"type":"article-newspaper","abstract":"Security fears have prompted Norway to end its trials of electronic voting during national elections.","container-title":"BBC News","language":"en-GB","section":"Technology","source":"www.bbc.com","title":"E-voting experiments end in Norway amid security fears","URL":"https://www.bbc.com/news/technology-28055678","accessed":{"date-parts":[["2020",11,23]]},"issued":{"date-parts":[["2014",6,27]]}}}],"schema":"https://github.com/citation-style-language/schema/raw/master/csl-citation.json"} </w:instrText>
      </w:r>
      <w:r w:rsidR="00A52597">
        <w:fldChar w:fldCharType="separate"/>
      </w:r>
      <w:r w:rsidR="00C93022" w:rsidRPr="00C93022">
        <w:rPr>
          <w:rFonts w:cs="Times New Roman"/>
        </w:rPr>
        <w:t>[26]</w:t>
      </w:r>
      <w:r w:rsidR="00A52597">
        <w:fldChar w:fldCharType="end"/>
      </w:r>
      <w:r w:rsidR="00A52597">
        <w:t>. Roll forward a couple of years and we have the adoption of Blockchain for electronic/internet voting proposed</w:t>
      </w:r>
      <w:r w:rsidR="00103A7B">
        <w:t xml:space="preserve"> and implemented</w:t>
      </w:r>
      <w:r w:rsidR="00A52597">
        <w:t xml:space="preserve"> in a number of different ways</w:t>
      </w:r>
      <w:r w:rsidR="00103A7B">
        <w:fldChar w:fldCharType="begin"/>
      </w:r>
      <w:r w:rsidR="00C93022">
        <w:instrText xml:space="preserve"> ADDIN ZOTERO_ITEM CSL_CITATION {"citationID":"6gryPHaC","properties":{"formattedCitation":"[27]\\uc0\\u8211{}[32]","plainCitation":"[27]–[32]","noteIndex":0},"citationItems":[{"id":676,"uris":["http://zotero.org/users/4426165/items/D8FGFCWN"],"uri":["http://zotero.org/users/4426165/items/D8FGFCWN"],"itemData":{"id":676,"type":"article","title":"Snapshot","URL":"https://www.reply.com/en/content/ballotchain","accessed":{"date-parts":[["2020",11,23]]}},"label":"page"},{"id":689,"uris":["http://zotero.org/users/4426165/items/QBGVWPDZ"],"uri":["http://zotero.org/users/4426165/items/QBGVWPDZ"],"itemData":{"id":689,"type":"article","title":"Build a Secure Online Election for Free | Election Runner","URL":"https://electionrunner.com/","accessed":{"date-parts":[["2020",11,23]]}},"label":"page"},{"id":681,"uris":["http://zotero.org/users/4426165/items/PTIRTNHA"],"uri":["http://zotero.org/users/4426165/items/PTIRTNHA"],"itemData":{"id":681,"type":"article","title":"Snapshot","URL":"https://www.democracy.earth/#/","accessed":{"date-parts":[["2020",11,23]]}},"label":"page"},{"id":683,"uris":["http://zotero.org/users/4426165/items/9SLHU6DH"],"uri":["http://zotero.org/users/4426165/items/9SLHU6DH"],"itemData":{"id":683,"type":"article","title":"Snapshot","URL":"http://www.intelivote.com/","accessed":{"date-parts":[["2020",11,23]]}},"label":"page"},{"id":684,"uris":["http://zotero.org/users/4426165/items/7AYXAB3L"],"uri":["http://zotero.org/users/4426165/items/7AYXAB3L"],"itemData":{"id":684,"type":"post-weblog","abstract":"Read about CEO Pete Martin’s mission to have 1 billion people globally vote using their mobile phone through Votem’s mobile voting platform by 2025.","container-title":"Votem - Voting for a Mobile World","language":"en-US","title":"Our Story","URL":"https://www.votem.com/our-story/","author":[{"family":"Stern","given":"Jeffrey"}],"accessed":{"date-parts":[["2020",11,23]]}},"label":"page"},{"id":687,"uris":["http://zotero.org/users/4426165/items/8KLSCJQC"],"uri":["http://zotero.org/users/4426165/items/8KLSCJQC"],"itemData":{"id":687,"type":"article","title":"Snapshot","URL":"https://www.smartmatic.com/","accessed":{"date-parts":[["2020",11,23]]}},"label":"page"}],"schema":"https://github.com/citation-style-language/schema/raw/master/csl-citation.json"} </w:instrText>
      </w:r>
      <w:r w:rsidR="00103A7B">
        <w:fldChar w:fldCharType="separate"/>
      </w:r>
      <w:r w:rsidR="00C93022" w:rsidRPr="00C93022">
        <w:rPr>
          <w:rFonts w:cs="Times New Roman"/>
          <w:szCs w:val="24"/>
        </w:rPr>
        <w:t>[27]–[32]</w:t>
      </w:r>
      <w:r w:rsidR="00103A7B">
        <w:fldChar w:fldCharType="end"/>
      </w:r>
      <w:r w:rsidR="00A52597">
        <w:t>.</w:t>
      </w:r>
      <w:r w:rsidR="00E802FE">
        <w:t xml:space="preserve"> According to a draft paper published just last week</w:t>
      </w:r>
      <w:r w:rsidR="00E802FE">
        <w:fldChar w:fldCharType="begin"/>
      </w:r>
      <w:r w:rsidR="00C93022">
        <w:instrText xml:space="preserve"> ADDIN ZOTERO_ITEM CSL_CITATION {"citationID":"OE3nC9H8","properties":{"formattedCitation":"[20]","plainCitation":"[20]","noteIndex":0},"citationItems":[{"id":622,"uris":["http://zotero.org/users/4426165/items/EVALGV2N"],"uri":["http://zotero.org/users/4426165/items/EVALGV2N"],"itemData":{"id":622,"type":"article","title":"Park et al. - Going from Bad to Worse From Internet Voting to B.pdf"}}],"schema":"https://github.com/citation-style-language/schema/raw/master/csl-citation.json"} </w:instrText>
      </w:r>
      <w:r w:rsidR="00E802FE">
        <w:fldChar w:fldCharType="separate"/>
      </w:r>
      <w:r w:rsidR="00C93022" w:rsidRPr="00C93022">
        <w:rPr>
          <w:rFonts w:cs="Times New Roman"/>
        </w:rPr>
        <w:t>[20]</w:t>
      </w:r>
      <w:r w:rsidR="00E802FE">
        <w:fldChar w:fldCharType="end"/>
      </w:r>
      <w:r w:rsidR="00E802FE">
        <w:t>, none address the main underlying concerns with the security of online or electronic voting</w:t>
      </w:r>
      <w:r w:rsidR="001B12C1">
        <w:fldChar w:fldCharType="begin"/>
      </w:r>
      <w:r w:rsidR="00C93022">
        <w:instrText xml:space="preserve"> ADDIN ZOTERO_ITEM CSL_CITATION {"citationID":"DtONMdPY","properties":{"formattedCitation":"[20]","plainCitation":"[20]","noteIndex":0},"citationItems":[{"id":622,"uris":["http://zotero.org/users/4426165/items/EVALGV2N"],"uri":["http://zotero.org/users/4426165/items/EVALGV2N"],"itemData":{"id":622,"type":"article","title":"Park et al. - Going from Bad to Worse From Internet Voting to B.pdf"}}],"schema":"https://github.com/citation-style-language/schema/raw/master/csl-citation.json"} </w:instrText>
      </w:r>
      <w:r w:rsidR="001B12C1">
        <w:fldChar w:fldCharType="separate"/>
      </w:r>
      <w:r w:rsidR="00C93022" w:rsidRPr="00C93022">
        <w:rPr>
          <w:rFonts w:cs="Times New Roman"/>
        </w:rPr>
        <w:t>[20]</w:t>
      </w:r>
      <w:r w:rsidR="001B12C1">
        <w:fldChar w:fldCharType="end"/>
      </w:r>
      <w:r w:rsidR="00E802FE">
        <w:t>.</w:t>
      </w:r>
      <w:r w:rsidR="001B12C1">
        <w:t xml:space="preserve"> The </w:t>
      </w:r>
      <w:r w:rsidR="005C3BC5">
        <w:t>paper published was titled</w:t>
      </w:r>
      <w:r w:rsidR="00103A7B">
        <w:t xml:space="preserve"> </w:t>
      </w:r>
      <w:r w:rsidR="00103A7B" w:rsidRPr="005C3BC5">
        <w:rPr>
          <w:i/>
        </w:rPr>
        <w:t xml:space="preserve">“Going from Bad to Worse: From Internet Voting to </w:t>
      </w:r>
      <w:r w:rsidR="00103A7B" w:rsidRPr="005C3BC5">
        <w:rPr>
          <w:i/>
        </w:rPr>
        <w:lastRenderedPageBreak/>
        <w:t>Blockchain Voting</w:t>
      </w:r>
      <w:proofErr w:type="gramStart"/>
      <w:r w:rsidR="00103A7B" w:rsidRPr="005C3BC5">
        <w:rPr>
          <w:i/>
        </w:rPr>
        <w:t>”</w:t>
      </w:r>
      <w:r w:rsidR="00103A7B">
        <w:t xml:space="preserve"> </w:t>
      </w:r>
      <w:r w:rsidR="005C3BC5">
        <w:t>,</w:t>
      </w:r>
      <w:proofErr w:type="gramEnd"/>
      <w:r w:rsidR="005C3BC5">
        <w:t xml:space="preserve"> given that there are a number of points of concern outlined in the paper, there are a number of security concerns to consider. </w:t>
      </w:r>
      <w:r w:rsidR="001B12C1">
        <w:t xml:space="preserve">This </w:t>
      </w:r>
      <w:r w:rsidR="005C3BC5">
        <w:t xml:space="preserve">being highlighted, the conclusion of the aforementioned paper while stating there is no current implementation that satisfies all the </w:t>
      </w:r>
      <w:r w:rsidR="003812BF">
        <w:t>constraints</w:t>
      </w:r>
      <w:r w:rsidR="005C3BC5">
        <w:t>/</w:t>
      </w:r>
      <w:r w:rsidR="003812BF">
        <w:t>requirements</w:t>
      </w:r>
      <w:r w:rsidR="005C3BC5">
        <w:t xml:space="preserve"> for an election. It does pose a number points to address, for a better understanding of t</w:t>
      </w:r>
      <w:r w:rsidR="00F51FC8">
        <w:t xml:space="preserve">his we need to consider </w:t>
      </w:r>
      <w:r w:rsidR="005C3BC5">
        <w:t>the base requirements of an election</w:t>
      </w:r>
      <w:r w:rsidR="00F51FC8">
        <w:t xml:space="preserve"> as outlined in the previous section.</w:t>
      </w:r>
    </w:p>
    <w:p w:rsidR="00C4134F" w:rsidRDefault="003812BF" w:rsidP="00E6706A">
      <w:r>
        <w:t>In the different application researched for this paper, none of the applications of Blockchain recognised or address the issues that any instance of a block chain voting system is still open to a number of vulnerabilities</w:t>
      </w:r>
      <w:r w:rsidR="00C4134F">
        <w:t xml:space="preserve"> as outlined in</w:t>
      </w:r>
      <w:r w:rsidR="00C4134F">
        <w:fldChar w:fldCharType="begin"/>
      </w:r>
      <w:r w:rsidR="00C4134F">
        <w:instrText xml:space="preserve"> ADDIN ZOTERO_ITEM CSL_CITATION {"citationID":"mijP9o4n","properties":{"formattedCitation":"[20]","plainCitation":"[20]","noteIndex":0},"citationItems":[{"id":622,"uris":["http://zotero.org/users/4426165/items/EVALGV2N"],"uri":["http://zotero.org/users/4426165/items/EVALGV2N"],"itemData":{"id":622,"type":"article","title":"Park et al. - Going from Bad to Worse From Internet Voting to B.pdf"}}],"schema":"https://github.com/citation-style-language/schema/raw/master/csl-citation.json"} </w:instrText>
      </w:r>
      <w:r w:rsidR="00C4134F">
        <w:fldChar w:fldCharType="separate"/>
      </w:r>
      <w:r w:rsidR="00C4134F" w:rsidRPr="00C4134F">
        <w:rPr>
          <w:rFonts w:cs="Times New Roman"/>
        </w:rPr>
        <w:t>[20]</w:t>
      </w:r>
      <w:r w:rsidR="00C4134F">
        <w:fldChar w:fldCharType="end"/>
      </w:r>
      <w:r w:rsidR="00C4134F">
        <w:t xml:space="preserve">. The main issues that has yet to be addressed is the inherent risk of allowing voters to use their own end device, there also no guarantee that the end device is secure. </w:t>
      </w:r>
    </w:p>
    <w:p w:rsidR="00BF3CBF" w:rsidRDefault="00C4134F" w:rsidP="00E6706A">
      <w:r>
        <w:t>This is</w:t>
      </w:r>
      <w:r w:rsidR="00B93CF1">
        <w:t>sue</w:t>
      </w:r>
      <w:r>
        <w:t xml:space="preserve"> is </w:t>
      </w:r>
      <w:r w:rsidR="000B434C">
        <w:t xml:space="preserve">addressed in the </w:t>
      </w:r>
      <w:r w:rsidR="00B93CF1">
        <w:t xml:space="preserve">aforementioned document and it is a valid argument, one that could be overcome with the correct implementation of the system. The main points that were outlined as the points of failure for the previously proposed systems, all can be addressed. </w:t>
      </w:r>
      <w:r w:rsidR="00BF3CBF">
        <w:t>To address all the issues that are outlined in [20] is beyond the scope of this paper, instead this paper will look to provide a safe implementation of Blockchain as a means of voting, while highlight possible solutions to the other areas that are deemed a security pitfall with electronic voting.</w:t>
      </w:r>
    </w:p>
    <w:p w:rsidR="00E6706A" w:rsidRPr="00E6706A" w:rsidRDefault="00BF3CBF" w:rsidP="00E6706A">
      <w:r>
        <w:t xml:space="preserve">The first issue is user authentication, this is something that should not be handled by anyone other an impartial or unbiased body, the next issue is making sure that voters can cast a vote and remain anonymous, while being able to see if the </w:t>
      </w:r>
      <w:r w:rsidR="000B500E">
        <w:t>vote was counted as cast and verifiable.</w:t>
      </w:r>
      <w:bookmarkStart w:id="4" w:name="_GoBack"/>
      <w:bookmarkEnd w:id="4"/>
      <w:r w:rsidR="000B500E">
        <w:t xml:space="preserve"> There needs to be some sort of user handling, </w:t>
      </w:r>
      <w:proofErr w:type="gramStart"/>
      <w:r w:rsidR="000B500E">
        <w:t>Let</w:t>
      </w:r>
      <w:proofErr w:type="gramEnd"/>
      <w:r w:rsidR="000B500E">
        <w:t xml:space="preserve"> us assume, that the user has selected the wrong candidate by mistake </w:t>
      </w:r>
      <w:r>
        <w:t xml:space="preserve">  </w:t>
      </w:r>
      <w:r w:rsidR="00B93CF1">
        <w:t xml:space="preserve"> </w:t>
      </w:r>
      <w:r w:rsidR="003812BF">
        <w:t xml:space="preserve"> </w:t>
      </w:r>
      <w:r w:rsidR="006B76AE">
        <w:t xml:space="preserve"> </w:t>
      </w:r>
    </w:p>
    <w:p w:rsidR="00E6706A" w:rsidRDefault="00E6706A" w:rsidP="00B17A56"/>
    <w:p w:rsidR="00E6706A" w:rsidRDefault="00E6706A" w:rsidP="00B17A56"/>
    <w:p w:rsidR="00E6706A" w:rsidRDefault="00E6706A" w:rsidP="00E6706A">
      <w:pPr>
        <w:pStyle w:val="Heading1"/>
      </w:pPr>
      <w:bookmarkStart w:id="5" w:name="_Toc57838988"/>
      <w:r>
        <w:t>Appendix A</w:t>
      </w:r>
      <w:bookmarkEnd w:id="5"/>
    </w:p>
    <w:p w:rsidR="00E6706A" w:rsidRDefault="00E6706A" w:rsidP="00E6706A">
      <w:pPr>
        <w:pStyle w:val="Heading1"/>
      </w:pPr>
      <w:bookmarkStart w:id="6" w:name="_Toc57838989"/>
      <w:r>
        <w:t>Appendix B</w:t>
      </w:r>
      <w:bookmarkEnd w:id="6"/>
    </w:p>
    <w:p w:rsidR="00E6706A" w:rsidRDefault="00E6706A" w:rsidP="00E6706A">
      <w:pPr>
        <w:pStyle w:val="Heading1"/>
      </w:pPr>
      <w:bookmarkStart w:id="7" w:name="_Toc57838990"/>
      <w:r>
        <w:t>Appendix C</w:t>
      </w:r>
      <w:bookmarkEnd w:id="7"/>
    </w:p>
    <w:p w:rsidR="00E6706A" w:rsidRPr="00E6706A" w:rsidRDefault="00E6706A" w:rsidP="00E6706A"/>
    <w:p w:rsidR="00E6706A" w:rsidRDefault="00E6706A" w:rsidP="00B17A56"/>
    <w:p w:rsidR="00E6706A" w:rsidRDefault="00E6706A" w:rsidP="00B17A56"/>
    <w:p w:rsidR="00E6706A" w:rsidRDefault="00E6706A" w:rsidP="00B17A56"/>
    <w:p w:rsidR="00E6706A" w:rsidRDefault="00E6706A" w:rsidP="00B17A56"/>
    <w:p w:rsidR="00E6706A" w:rsidRDefault="00E6706A" w:rsidP="00B17A56"/>
    <w:p w:rsidR="00E6706A" w:rsidRDefault="00E6706A" w:rsidP="00B17A56"/>
    <w:p w:rsidR="00E6706A" w:rsidRDefault="00E6706A" w:rsidP="00B17A56"/>
    <w:p w:rsidR="00E6706A" w:rsidRDefault="00E6706A" w:rsidP="00B17A56"/>
    <w:p w:rsidR="00E6706A" w:rsidRDefault="00E6706A" w:rsidP="00B17A56"/>
    <w:p w:rsidR="00E6706A" w:rsidRDefault="00E6706A" w:rsidP="00B17A56"/>
    <w:p w:rsidR="00E6706A" w:rsidRDefault="00E6706A" w:rsidP="00B17A56"/>
    <w:p w:rsidR="00E6706A" w:rsidRDefault="00E6706A" w:rsidP="00B17A56"/>
    <w:p w:rsidR="00E6706A" w:rsidRDefault="00E6706A" w:rsidP="00B17A56"/>
    <w:sectPr w:rsidR="00E6706A" w:rsidSect="00D03F49">
      <w:footerReference w:type="default" r:id="rId8"/>
      <w:pgSz w:w="11906" w:h="16838"/>
      <w:pgMar w:top="720" w:right="720" w:bottom="426" w:left="72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E5B35" w:rsidRDefault="00FE5B35" w:rsidP="00735A86">
      <w:pPr>
        <w:spacing w:after="0" w:line="240" w:lineRule="auto"/>
      </w:pPr>
      <w:r>
        <w:separator/>
      </w:r>
    </w:p>
  </w:endnote>
  <w:endnote w:type="continuationSeparator" w:id="0">
    <w:p w:rsidR="00FE5B35" w:rsidRDefault="00FE5B35" w:rsidP="00735A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FRM1095">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8498171"/>
      <w:docPartObj>
        <w:docPartGallery w:val="Page Numbers (Bottom of Page)"/>
        <w:docPartUnique/>
      </w:docPartObj>
    </w:sdtPr>
    <w:sdtEndPr>
      <w:rPr>
        <w:noProof/>
      </w:rPr>
    </w:sdtEndPr>
    <w:sdtContent>
      <w:p w:rsidR="008A3316" w:rsidRDefault="008A3316">
        <w:pPr>
          <w:pStyle w:val="Footer"/>
          <w:jc w:val="right"/>
        </w:pPr>
        <w:r>
          <w:fldChar w:fldCharType="begin"/>
        </w:r>
        <w:r>
          <w:instrText xml:space="preserve"> PAGE   \* MERGEFORMAT </w:instrText>
        </w:r>
        <w:r>
          <w:fldChar w:fldCharType="separate"/>
        </w:r>
        <w:r w:rsidR="000B500E">
          <w:rPr>
            <w:noProof/>
          </w:rPr>
          <w:t>4</w:t>
        </w:r>
        <w:r>
          <w:rPr>
            <w:noProof/>
          </w:rPr>
          <w:fldChar w:fldCharType="end"/>
        </w:r>
      </w:p>
    </w:sdtContent>
  </w:sdt>
  <w:p w:rsidR="00735A86" w:rsidRDefault="00735A8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E5B35" w:rsidRDefault="00FE5B35" w:rsidP="00735A86">
      <w:pPr>
        <w:spacing w:after="0" w:line="240" w:lineRule="auto"/>
      </w:pPr>
      <w:r>
        <w:separator/>
      </w:r>
    </w:p>
  </w:footnote>
  <w:footnote w:type="continuationSeparator" w:id="0">
    <w:p w:rsidR="00FE5B35" w:rsidRDefault="00FE5B35" w:rsidP="00735A8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3B3B27"/>
    <w:multiLevelType w:val="multilevel"/>
    <w:tmpl w:val="67DE435A"/>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4AC09FF"/>
    <w:multiLevelType w:val="multilevel"/>
    <w:tmpl w:val="67DE435A"/>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32855D76"/>
    <w:multiLevelType w:val="hybridMultilevel"/>
    <w:tmpl w:val="A44A3C7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2B22249"/>
    <w:multiLevelType w:val="hybridMultilevel"/>
    <w:tmpl w:val="51D4AD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7BE3073"/>
    <w:multiLevelType w:val="hybridMultilevel"/>
    <w:tmpl w:val="B9EAEC5A"/>
    <w:lvl w:ilvl="0" w:tplc="08090001">
      <w:start w:val="1"/>
      <w:numFmt w:val="bullet"/>
      <w:lvlText w:val=""/>
      <w:lvlJc w:val="left"/>
      <w:pPr>
        <w:ind w:left="784" w:hanging="360"/>
      </w:pPr>
      <w:rPr>
        <w:rFonts w:ascii="Symbol" w:hAnsi="Symbol" w:hint="default"/>
      </w:rPr>
    </w:lvl>
    <w:lvl w:ilvl="1" w:tplc="08090003" w:tentative="1">
      <w:start w:val="1"/>
      <w:numFmt w:val="bullet"/>
      <w:lvlText w:val="o"/>
      <w:lvlJc w:val="left"/>
      <w:pPr>
        <w:ind w:left="1504" w:hanging="360"/>
      </w:pPr>
      <w:rPr>
        <w:rFonts w:ascii="Courier New" w:hAnsi="Courier New" w:cs="Courier New" w:hint="default"/>
      </w:rPr>
    </w:lvl>
    <w:lvl w:ilvl="2" w:tplc="08090005" w:tentative="1">
      <w:start w:val="1"/>
      <w:numFmt w:val="bullet"/>
      <w:lvlText w:val=""/>
      <w:lvlJc w:val="left"/>
      <w:pPr>
        <w:ind w:left="2224" w:hanging="360"/>
      </w:pPr>
      <w:rPr>
        <w:rFonts w:ascii="Wingdings" w:hAnsi="Wingdings" w:hint="default"/>
      </w:rPr>
    </w:lvl>
    <w:lvl w:ilvl="3" w:tplc="08090001" w:tentative="1">
      <w:start w:val="1"/>
      <w:numFmt w:val="bullet"/>
      <w:lvlText w:val=""/>
      <w:lvlJc w:val="left"/>
      <w:pPr>
        <w:ind w:left="2944" w:hanging="360"/>
      </w:pPr>
      <w:rPr>
        <w:rFonts w:ascii="Symbol" w:hAnsi="Symbol" w:hint="default"/>
      </w:rPr>
    </w:lvl>
    <w:lvl w:ilvl="4" w:tplc="08090003" w:tentative="1">
      <w:start w:val="1"/>
      <w:numFmt w:val="bullet"/>
      <w:lvlText w:val="o"/>
      <w:lvlJc w:val="left"/>
      <w:pPr>
        <w:ind w:left="3664" w:hanging="360"/>
      </w:pPr>
      <w:rPr>
        <w:rFonts w:ascii="Courier New" w:hAnsi="Courier New" w:cs="Courier New" w:hint="default"/>
      </w:rPr>
    </w:lvl>
    <w:lvl w:ilvl="5" w:tplc="08090005" w:tentative="1">
      <w:start w:val="1"/>
      <w:numFmt w:val="bullet"/>
      <w:lvlText w:val=""/>
      <w:lvlJc w:val="left"/>
      <w:pPr>
        <w:ind w:left="4384" w:hanging="360"/>
      </w:pPr>
      <w:rPr>
        <w:rFonts w:ascii="Wingdings" w:hAnsi="Wingdings" w:hint="default"/>
      </w:rPr>
    </w:lvl>
    <w:lvl w:ilvl="6" w:tplc="08090001" w:tentative="1">
      <w:start w:val="1"/>
      <w:numFmt w:val="bullet"/>
      <w:lvlText w:val=""/>
      <w:lvlJc w:val="left"/>
      <w:pPr>
        <w:ind w:left="5104" w:hanging="360"/>
      </w:pPr>
      <w:rPr>
        <w:rFonts w:ascii="Symbol" w:hAnsi="Symbol" w:hint="default"/>
      </w:rPr>
    </w:lvl>
    <w:lvl w:ilvl="7" w:tplc="08090003" w:tentative="1">
      <w:start w:val="1"/>
      <w:numFmt w:val="bullet"/>
      <w:lvlText w:val="o"/>
      <w:lvlJc w:val="left"/>
      <w:pPr>
        <w:ind w:left="5824" w:hanging="360"/>
      </w:pPr>
      <w:rPr>
        <w:rFonts w:ascii="Courier New" w:hAnsi="Courier New" w:cs="Courier New" w:hint="default"/>
      </w:rPr>
    </w:lvl>
    <w:lvl w:ilvl="8" w:tplc="08090005" w:tentative="1">
      <w:start w:val="1"/>
      <w:numFmt w:val="bullet"/>
      <w:lvlText w:val=""/>
      <w:lvlJc w:val="left"/>
      <w:pPr>
        <w:ind w:left="6544" w:hanging="360"/>
      </w:pPr>
      <w:rPr>
        <w:rFonts w:ascii="Wingdings" w:hAnsi="Wingdings" w:hint="default"/>
      </w:rPr>
    </w:lvl>
  </w:abstractNum>
  <w:abstractNum w:abstractNumId="5" w15:restartNumberingAfterBreak="0">
    <w:nsid w:val="3C332B60"/>
    <w:multiLevelType w:val="hybridMultilevel"/>
    <w:tmpl w:val="9AE015CA"/>
    <w:lvl w:ilvl="0" w:tplc="08090001">
      <w:start w:val="1"/>
      <w:numFmt w:val="bullet"/>
      <w:lvlText w:val=""/>
      <w:lvlJc w:val="left"/>
      <w:pPr>
        <w:ind w:left="790" w:hanging="360"/>
      </w:pPr>
      <w:rPr>
        <w:rFonts w:ascii="Symbol" w:hAnsi="Symbol" w:hint="default"/>
      </w:rPr>
    </w:lvl>
    <w:lvl w:ilvl="1" w:tplc="08090003" w:tentative="1">
      <w:start w:val="1"/>
      <w:numFmt w:val="bullet"/>
      <w:lvlText w:val="o"/>
      <w:lvlJc w:val="left"/>
      <w:pPr>
        <w:ind w:left="1510" w:hanging="360"/>
      </w:pPr>
      <w:rPr>
        <w:rFonts w:ascii="Courier New" w:hAnsi="Courier New" w:cs="Courier New" w:hint="default"/>
      </w:rPr>
    </w:lvl>
    <w:lvl w:ilvl="2" w:tplc="08090005" w:tentative="1">
      <w:start w:val="1"/>
      <w:numFmt w:val="bullet"/>
      <w:lvlText w:val=""/>
      <w:lvlJc w:val="left"/>
      <w:pPr>
        <w:ind w:left="2230" w:hanging="360"/>
      </w:pPr>
      <w:rPr>
        <w:rFonts w:ascii="Wingdings" w:hAnsi="Wingdings" w:hint="default"/>
      </w:rPr>
    </w:lvl>
    <w:lvl w:ilvl="3" w:tplc="08090001" w:tentative="1">
      <w:start w:val="1"/>
      <w:numFmt w:val="bullet"/>
      <w:lvlText w:val=""/>
      <w:lvlJc w:val="left"/>
      <w:pPr>
        <w:ind w:left="2950" w:hanging="360"/>
      </w:pPr>
      <w:rPr>
        <w:rFonts w:ascii="Symbol" w:hAnsi="Symbol" w:hint="default"/>
      </w:rPr>
    </w:lvl>
    <w:lvl w:ilvl="4" w:tplc="08090003" w:tentative="1">
      <w:start w:val="1"/>
      <w:numFmt w:val="bullet"/>
      <w:lvlText w:val="o"/>
      <w:lvlJc w:val="left"/>
      <w:pPr>
        <w:ind w:left="3670" w:hanging="360"/>
      </w:pPr>
      <w:rPr>
        <w:rFonts w:ascii="Courier New" w:hAnsi="Courier New" w:cs="Courier New" w:hint="default"/>
      </w:rPr>
    </w:lvl>
    <w:lvl w:ilvl="5" w:tplc="08090005" w:tentative="1">
      <w:start w:val="1"/>
      <w:numFmt w:val="bullet"/>
      <w:lvlText w:val=""/>
      <w:lvlJc w:val="left"/>
      <w:pPr>
        <w:ind w:left="4390" w:hanging="360"/>
      </w:pPr>
      <w:rPr>
        <w:rFonts w:ascii="Wingdings" w:hAnsi="Wingdings" w:hint="default"/>
      </w:rPr>
    </w:lvl>
    <w:lvl w:ilvl="6" w:tplc="08090001" w:tentative="1">
      <w:start w:val="1"/>
      <w:numFmt w:val="bullet"/>
      <w:lvlText w:val=""/>
      <w:lvlJc w:val="left"/>
      <w:pPr>
        <w:ind w:left="5110" w:hanging="360"/>
      </w:pPr>
      <w:rPr>
        <w:rFonts w:ascii="Symbol" w:hAnsi="Symbol" w:hint="default"/>
      </w:rPr>
    </w:lvl>
    <w:lvl w:ilvl="7" w:tplc="08090003" w:tentative="1">
      <w:start w:val="1"/>
      <w:numFmt w:val="bullet"/>
      <w:lvlText w:val="o"/>
      <w:lvlJc w:val="left"/>
      <w:pPr>
        <w:ind w:left="5830" w:hanging="360"/>
      </w:pPr>
      <w:rPr>
        <w:rFonts w:ascii="Courier New" w:hAnsi="Courier New" w:cs="Courier New" w:hint="default"/>
      </w:rPr>
    </w:lvl>
    <w:lvl w:ilvl="8" w:tplc="08090005" w:tentative="1">
      <w:start w:val="1"/>
      <w:numFmt w:val="bullet"/>
      <w:lvlText w:val=""/>
      <w:lvlJc w:val="left"/>
      <w:pPr>
        <w:ind w:left="6550" w:hanging="360"/>
      </w:pPr>
      <w:rPr>
        <w:rFonts w:ascii="Wingdings" w:hAnsi="Wingdings" w:hint="default"/>
      </w:rPr>
    </w:lvl>
  </w:abstractNum>
  <w:abstractNum w:abstractNumId="6" w15:restartNumberingAfterBreak="0">
    <w:nsid w:val="4B0B2447"/>
    <w:multiLevelType w:val="hybridMultilevel"/>
    <w:tmpl w:val="C88420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BA50244"/>
    <w:multiLevelType w:val="hybridMultilevel"/>
    <w:tmpl w:val="3C587912"/>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8" w15:restartNumberingAfterBreak="0">
    <w:nsid w:val="5FB20CEF"/>
    <w:multiLevelType w:val="hybridMultilevel"/>
    <w:tmpl w:val="2BEC45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D5645E8"/>
    <w:multiLevelType w:val="hybridMultilevel"/>
    <w:tmpl w:val="2062D2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8942613"/>
    <w:multiLevelType w:val="hybridMultilevel"/>
    <w:tmpl w:val="7A2A2ADC"/>
    <w:lvl w:ilvl="0" w:tplc="21E83EE6">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1" w15:restartNumberingAfterBreak="0">
    <w:nsid w:val="7F263518"/>
    <w:multiLevelType w:val="hybridMultilevel"/>
    <w:tmpl w:val="43B6FE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5"/>
  </w:num>
  <w:num w:numId="4">
    <w:abstractNumId w:val="6"/>
  </w:num>
  <w:num w:numId="5">
    <w:abstractNumId w:val="1"/>
  </w:num>
  <w:num w:numId="6">
    <w:abstractNumId w:val="9"/>
  </w:num>
  <w:num w:numId="7">
    <w:abstractNumId w:val="3"/>
  </w:num>
  <w:num w:numId="8">
    <w:abstractNumId w:val="11"/>
  </w:num>
  <w:num w:numId="9">
    <w:abstractNumId w:val="4"/>
  </w:num>
  <w:num w:numId="10">
    <w:abstractNumId w:val="10"/>
  </w:num>
  <w:num w:numId="11">
    <w:abstractNumId w:val="2"/>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0800"/>
    <w:rsid w:val="000015CE"/>
    <w:rsid w:val="00013184"/>
    <w:rsid w:val="000137FD"/>
    <w:rsid w:val="00016EB2"/>
    <w:rsid w:val="0002090B"/>
    <w:rsid w:val="00041767"/>
    <w:rsid w:val="00041E55"/>
    <w:rsid w:val="000439A5"/>
    <w:rsid w:val="00052D59"/>
    <w:rsid w:val="00075DE6"/>
    <w:rsid w:val="00086B77"/>
    <w:rsid w:val="00093389"/>
    <w:rsid w:val="000A1520"/>
    <w:rsid w:val="000A45E9"/>
    <w:rsid w:val="000B2581"/>
    <w:rsid w:val="000B3727"/>
    <w:rsid w:val="000B434C"/>
    <w:rsid w:val="000B500E"/>
    <w:rsid w:val="000F2DAB"/>
    <w:rsid w:val="000F69DF"/>
    <w:rsid w:val="00103A7B"/>
    <w:rsid w:val="00107051"/>
    <w:rsid w:val="0012297E"/>
    <w:rsid w:val="001311E7"/>
    <w:rsid w:val="00137C2A"/>
    <w:rsid w:val="00160F57"/>
    <w:rsid w:val="001631F5"/>
    <w:rsid w:val="00185EBB"/>
    <w:rsid w:val="001A36C8"/>
    <w:rsid w:val="001B12C1"/>
    <w:rsid w:val="001C4504"/>
    <w:rsid w:val="001E0CB8"/>
    <w:rsid w:val="001E2DA6"/>
    <w:rsid w:val="001F2144"/>
    <w:rsid w:val="00215CC0"/>
    <w:rsid w:val="00223069"/>
    <w:rsid w:val="00264453"/>
    <w:rsid w:val="00267386"/>
    <w:rsid w:val="002851D6"/>
    <w:rsid w:val="002A026C"/>
    <w:rsid w:val="002B4289"/>
    <w:rsid w:val="002D61B0"/>
    <w:rsid w:val="002F1F63"/>
    <w:rsid w:val="002F3361"/>
    <w:rsid w:val="00310FE5"/>
    <w:rsid w:val="00320A54"/>
    <w:rsid w:val="00327228"/>
    <w:rsid w:val="003279C7"/>
    <w:rsid w:val="0033495F"/>
    <w:rsid w:val="00354AC5"/>
    <w:rsid w:val="00363F44"/>
    <w:rsid w:val="003812BF"/>
    <w:rsid w:val="003A3194"/>
    <w:rsid w:val="003A6183"/>
    <w:rsid w:val="004241AD"/>
    <w:rsid w:val="00440CB4"/>
    <w:rsid w:val="004649DE"/>
    <w:rsid w:val="004839DC"/>
    <w:rsid w:val="00487FDE"/>
    <w:rsid w:val="00492CFB"/>
    <w:rsid w:val="00493611"/>
    <w:rsid w:val="004A4539"/>
    <w:rsid w:val="004A5202"/>
    <w:rsid w:val="004F27E4"/>
    <w:rsid w:val="004F7CD6"/>
    <w:rsid w:val="00514E31"/>
    <w:rsid w:val="00534FD5"/>
    <w:rsid w:val="00536DF7"/>
    <w:rsid w:val="00542BE8"/>
    <w:rsid w:val="00562578"/>
    <w:rsid w:val="00581BFE"/>
    <w:rsid w:val="005B4F6D"/>
    <w:rsid w:val="005C3BC5"/>
    <w:rsid w:val="005D75D2"/>
    <w:rsid w:val="005E6107"/>
    <w:rsid w:val="005F5E51"/>
    <w:rsid w:val="00615A28"/>
    <w:rsid w:val="00617740"/>
    <w:rsid w:val="006648F8"/>
    <w:rsid w:val="006714B7"/>
    <w:rsid w:val="00694DE0"/>
    <w:rsid w:val="006B0F3C"/>
    <w:rsid w:val="006B76AE"/>
    <w:rsid w:val="006C73C3"/>
    <w:rsid w:val="006D624C"/>
    <w:rsid w:val="006D6B9E"/>
    <w:rsid w:val="006F2B62"/>
    <w:rsid w:val="00714CEE"/>
    <w:rsid w:val="007211A8"/>
    <w:rsid w:val="00735A86"/>
    <w:rsid w:val="0074452F"/>
    <w:rsid w:val="00745D7C"/>
    <w:rsid w:val="007824DC"/>
    <w:rsid w:val="007B1817"/>
    <w:rsid w:val="007C4870"/>
    <w:rsid w:val="007E1426"/>
    <w:rsid w:val="008023B6"/>
    <w:rsid w:val="008357E1"/>
    <w:rsid w:val="00844238"/>
    <w:rsid w:val="00850FF6"/>
    <w:rsid w:val="00851A46"/>
    <w:rsid w:val="00866D36"/>
    <w:rsid w:val="008679B4"/>
    <w:rsid w:val="00884688"/>
    <w:rsid w:val="008A3316"/>
    <w:rsid w:val="008C176D"/>
    <w:rsid w:val="008E28B0"/>
    <w:rsid w:val="008E66EE"/>
    <w:rsid w:val="009103D4"/>
    <w:rsid w:val="009254BB"/>
    <w:rsid w:val="00925EF3"/>
    <w:rsid w:val="009A4092"/>
    <w:rsid w:val="009B40B3"/>
    <w:rsid w:val="009D0C57"/>
    <w:rsid w:val="009E50CF"/>
    <w:rsid w:val="00A0254A"/>
    <w:rsid w:val="00A0401A"/>
    <w:rsid w:val="00A06E08"/>
    <w:rsid w:val="00A36747"/>
    <w:rsid w:val="00A52597"/>
    <w:rsid w:val="00A82125"/>
    <w:rsid w:val="00AB0B20"/>
    <w:rsid w:val="00AC08A4"/>
    <w:rsid w:val="00AC521C"/>
    <w:rsid w:val="00AE6A43"/>
    <w:rsid w:val="00B17A56"/>
    <w:rsid w:val="00B33882"/>
    <w:rsid w:val="00B3697E"/>
    <w:rsid w:val="00B37097"/>
    <w:rsid w:val="00B373F9"/>
    <w:rsid w:val="00B42528"/>
    <w:rsid w:val="00B766D5"/>
    <w:rsid w:val="00B818F2"/>
    <w:rsid w:val="00B93CF1"/>
    <w:rsid w:val="00BA58BB"/>
    <w:rsid w:val="00BC1400"/>
    <w:rsid w:val="00BC73F0"/>
    <w:rsid w:val="00BE4393"/>
    <w:rsid w:val="00BF3CBF"/>
    <w:rsid w:val="00BF4C18"/>
    <w:rsid w:val="00BF5431"/>
    <w:rsid w:val="00C041FB"/>
    <w:rsid w:val="00C13924"/>
    <w:rsid w:val="00C31A5E"/>
    <w:rsid w:val="00C3657D"/>
    <w:rsid w:val="00C4134F"/>
    <w:rsid w:val="00C41835"/>
    <w:rsid w:val="00C45A8F"/>
    <w:rsid w:val="00C50E14"/>
    <w:rsid w:val="00C708D1"/>
    <w:rsid w:val="00C859EB"/>
    <w:rsid w:val="00C93022"/>
    <w:rsid w:val="00CC48A7"/>
    <w:rsid w:val="00CF0800"/>
    <w:rsid w:val="00D03F49"/>
    <w:rsid w:val="00D1382B"/>
    <w:rsid w:val="00D14D4E"/>
    <w:rsid w:val="00D14E07"/>
    <w:rsid w:val="00D23776"/>
    <w:rsid w:val="00D52AC2"/>
    <w:rsid w:val="00D62D24"/>
    <w:rsid w:val="00D642F2"/>
    <w:rsid w:val="00DA141C"/>
    <w:rsid w:val="00DB5977"/>
    <w:rsid w:val="00DC4A1B"/>
    <w:rsid w:val="00DD592C"/>
    <w:rsid w:val="00E01BDB"/>
    <w:rsid w:val="00E30206"/>
    <w:rsid w:val="00E47D98"/>
    <w:rsid w:val="00E607B7"/>
    <w:rsid w:val="00E62882"/>
    <w:rsid w:val="00E6706A"/>
    <w:rsid w:val="00E802FE"/>
    <w:rsid w:val="00EA0154"/>
    <w:rsid w:val="00EA4D37"/>
    <w:rsid w:val="00EC0709"/>
    <w:rsid w:val="00ED4AC8"/>
    <w:rsid w:val="00F51FC8"/>
    <w:rsid w:val="00F64C86"/>
    <w:rsid w:val="00F67ABC"/>
    <w:rsid w:val="00F764B8"/>
    <w:rsid w:val="00F848DD"/>
    <w:rsid w:val="00F84F28"/>
    <w:rsid w:val="00F96F55"/>
    <w:rsid w:val="00FA3588"/>
    <w:rsid w:val="00FB679F"/>
    <w:rsid w:val="00FB7059"/>
    <w:rsid w:val="00FC217B"/>
    <w:rsid w:val="00FC310A"/>
    <w:rsid w:val="00FC46DD"/>
    <w:rsid w:val="00FE5B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B80DE76B-7853-49FC-8AD9-F92D153AAB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2125"/>
    <w:pPr>
      <w:spacing w:after="100" w:afterAutospacing="1"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C859EB"/>
    <w:pPr>
      <w:keepNext/>
      <w:keepLines/>
      <w:spacing w:before="120" w:after="240"/>
      <w:jc w:val="left"/>
      <w:outlineLvl w:val="0"/>
    </w:pPr>
    <w:rPr>
      <w:rFonts w:eastAsiaTheme="majorEastAsia" w:cstheme="majorBidi"/>
      <w:b/>
      <w:bCs/>
      <w:color w:val="000000" w:themeColor="text1"/>
      <w:sz w:val="32"/>
      <w:szCs w:val="28"/>
    </w:rPr>
  </w:style>
  <w:style w:type="paragraph" w:styleId="Heading2">
    <w:name w:val="heading 2"/>
    <w:basedOn w:val="Normal"/>
    <w:next w:val="Normal"/>
    <w:link w:val="Heading2Char"/>
    <w:uiPriority w:val="9"/>
    <w:unhideWhenUsed/>
    <w:qFormat/>
    <w:rsid w:val="00A82125"/>
    <w:pPr>
      <w:keepNext/>
      <w:keepLines/>
      <w:spacing w:before="120" w:after="0"/>
      <w:outlineLvl w:val="1"/>
    </w:pPr>
    <w:rPr>
      <w:rFonts w:eastAsiaTheme="majorEastAsia" w:cstheme="majorBidi"/>
      <w:b/>
      <w:bCs/>
      <w:color w:val="4F81BD" w:themeColor="accent1"/>
      <w:sz w:val="28"/>
      <w:szCs w:val="26"/>
    </w:rPr>
  </w:style>
  <w:style w:type="paragraph" w:styleId="Heading3">
    <w:name w:val="heading 3"/>
    <w:basedOn w:val="Normal"/>
    <w:next w:val="Normal"/>
    <w:link w:val="Heading3Char"/>
    <w:uiPriority w:val="9"/>
    <w:unhideWhenUsed/>
    <w:qFormat/>
    <w:rsid w:val="00A82125"/>
    <w:pPr>
      <w:keepNext/>
      <w:keepLines/>
      <w:spacing w:before="40" w:after="0"/>
      <w:outlineLvl w:val="2"/>
    </w:pPr>
    <w:rPr>
      <w:rFonts w:eastAsiaTheme="majorEastAsia" w:cstheme="majorBidi"/>
      <w:color w:val="243F60" w:themeColor="accent1" w:themeShade="7F"/>
      <w:sz w:val="26"/>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06E08"/>
    <w:pPr>
      <w:spacing w:after="0" w:line="240" w:lineRule="auto"/>
    </w:pPr>
  </w:style>
  <w:style w:type="character" w:customStyle="1" w:styleId="Heading1Char">
    <w:name w:val="Heading 1 Char"/>
    <w:basedOn w:val="DefaultParagraphFont"/>
    <w:link w:val="Heading1"/>
    <w:uiPriority w:val="9"/>
    <w:rsid w:val="00C859EB"/>
    <w:rPr>
      <w:rFonts w:ascii="Times New Roman" w:eastAsiaTheme="majorEastAsia" w:hAnsi="Times New Roman" w:cstheme="majorBidi"/>
      <w:b/>
      <w:bCs/>
      <w:color w:val="000000" w:themeColor="text1"/>
      <w:sz w:val="32"/>
      <w:szCs w:val="28"/>
    </w:rPr>
  </w:style>
  <w:style w:type="paragraph" w:styleId="Header">
    <w:name w:val="header"/>
    <w:basedOn w:val="Normal"/>
    <w:link w:val="HeaderChar"/>
    <w:uiPriority w:val="99"/>
    <w:unhideWhenUsed/>
    <w:rsid w:val="00735A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35A86"/>
    <w:rPr>
      <w:rFonts w:ascii="Arial" w:hAnsi="Arial"/>
      <w:sz w:val="24"/>
    </w:rPr>
  </w:style>
  <w:style w:type="paragraph" w:styleId="Footer">
    <w:name w:val="footer"/>
    <w:basedOn w:val="Normal"/>
    <w:link w:val="FooterChar"/>
    <w:uiPriority w:val="99"/>
    <w:unhideWhenUsed/>
    <w:rsid w:val="00735A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35A86"/>
    <w:rPr>
      <w:rFonts w:ascii="Arial" w:hAnsi="Arial"/>
      <w:sz w:val="24"/>
    </w:rPr>
  </w:style>
  <w:style w:type="paragraph" w:styleId="TOCHeading">
    <w:name w:val="TOC Heading"/>
    <w:basedOn w:val="Heading1"/>
    <w:next w:val="Normal"/>
    <w:uiPriority w:val="39"/>
    <w:unhideWhenUsed/>
    <w:qFormat/>
    <w:rsid w:val="00264453"/>
    <w:pPr>
      <w:spacing w:before="480" w:after="0" w:line="276" w:lineRule="auto"/>
      <w:outlineLvl w:val="9"/>
    </w:pPr>
    <w:rPr>
      <w:rFonts w:asciiTheme="majorHAnsi" w:hAnsiTheme="majorHAnsi"/>
      <w:color w:val="365F91" w:themeColor="accent1" w:themeShade="BF"/>
      <w:lang w:val="en-US" w:eastAsia="ja-JP"/>
    </w:rPr>
  </w:style>
  <w:style w:type="paragraph" w:styleId="TOC1">
    <w:name w:val="toc 1"/>
    <w:basedOn w:val="Normal"/>
    <w:next w:val="Normal"/>
    <w:autoRedefine/>
    <w:uiPriority w:val="39"/>
    <w:unhideWhenUsed/>
    <w:qFormat/>
    <w:rsid w:val="00264453"/>
  </w:style>
  <w:style w:type="character" w:styleId="Hyperlink">
    <w:name w:val="Hyperlink"/>
    <w:basedOn w:val="DefaultParagraphFont"/>
    <w:uiPriority w:val="99"/>
    <w:unhideWhenUsed/>
    <w:rsid w:val="00264453"/>
    <w:rPr>
      <w:color w:val="0000FF" w:themeColor="hyperlink"/>
      <w:u w:val="single"/>
    </w:rPr>
  </w:style>
  <w:style w:type="paragraph" w:styleId="BalloonText">
    <w:name w:val="Balloon Text"/>
    <w:basedOn w:val="Normal"/>
    <w:link w:val="BalloonTextChar"/>
    <w:uiPriority w:val="99"/>
    <w:semiHidden/>
    <w:unhideWhenUsed/>
    <w:rsid w:val="002644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4453"/>
    <w:rPr>
      <w:rFonts w:ascii="Tahoma" w:hAnsi="Tahoma" w:cs="Tahoma"/>
      <w:sz w:val="16"/>
      <w:szCs w:val="16"/>
    </w:rPr>
  </w:style>
  <w:style w:type="character" w:customStyle="1" w:styleId="Heading2Char">
    <w:name w:val="Heading 2 Char"/>
    <w:basedOn w:val="DefaultParagraphFont"/>
    <w:link w:val="Heading2"/>
    <w:uiPriority w:val="9"/>
    <w:rsid w:val="00A82125"/>
    <w:rPr>
      <w:rFonts w:ascii="Times New Roman" w:eastAsiaTheme="majorEastAsia" w:hAnsi="Times New Roman" w:cstheme="majorBidi"/>
      <w:b/>
      <w:bCs/>
      <w:color w:val="4F81BD" w:themeColor="accent1"/>
      <w:sz w:val="28"/>
      <w:szCs w:val="26"/>
    </w:rPr>
  </w:style>
  <w:style w:type="paragraph" w:styleId="TOC2">
    <w:name w:val="toc 2"/>
    <w:basedOn w:val="Normal"/>
    <w:next w:val="Normal"/>
    <w:autoRedefine/>
    <w:uiPriority w:val="39"/>
    <w:unhideWhenUsed/>
    <w:qFormat/>
    <w:rsid w:val="00534FD5"/>
    <w:pPr>
      <w:ind w:left="240"/>
    </w:pPr>
  </w:style>
  <w:style w:type="paragraph" w:styleId="TOC3">
    <w:name w:val="toc 3"/>
    <w:basedOn w:val="Normal"/>
    <w:next w:val="Normal"/>
    <w:autoRedefine/>
    <w:uiPriority w:val="39"/>
    <w:unhideWhenUsed/>
    <w:qFormat/>
    <w:rsid w:val="00534FD5"/>
    <w:pPr>
      <w:spacing w:line="276" w:lineRule="auto"/>
      <w:ind w:left="440"/>
      <w:jc w:val="left"/>
    </w:pPr>
    <w:rPr>
      <w:rFonts w:asciiTheme="minorHAnsi" w:eastAsiaTheme="minorEastAsia" w:hAnsiTheme="minorHAnsi"/>
      <w:sz w:val="22"/>
      <w:lang w:val="en-US" w:eastAsia="ja-JP"/>
    </w:rPr>
  </w:style>
  <w:style w:type="paragraph" w:styleId="Bibliography">
    <w:name w:val="Bibliography"/>
    <w:basedOn w:val="Normal"/>
    <w:next w:val="Normal"/>
    <w:uiPriority w:val="37"/>
    <w:unhideWhenUsed/>
    <w:rsid w:val="00FB679F"/>
    <w:pPr>
      <w:tabs>
        <w:tab w:val="left" w:pos="384"/>
      </w:tabs>
      <w:spacing w:after="0" w:line="240" w:lineRule="auto"/>
      <w:ind w:left="384" w:hanging="384"/>
    </w:pPr>
  </w:style>
  <w:style w:type="paragraph" w:styleId="ListParagraph">
    <w:name w:val="List Paragraph"/>
    <w:basedOn w:val="Normal"/>
    <w:uiPriority w:val="34"/>
    <w:qFormat/>
    <w:rsid w:val="003279C7"/>
    <w:pPr>
      <w:ind w:left="720"/>
      <w:contextualSpacing/>
    </w:pPr>
  </w:style>
  <w:style w:type="character" w:customStyle="1" w:styleId="vote-count-post">
    <w:name w:val="vote-count-post"/>
    <w:basedOn w:val="DefaultParagraphFont"/>
    <w:rsid w:val="00107051"/>
  </w:style>
  <w:style w:type="character" w:customStyle="1" w:styleId="vote-accepted-on">
    <w:name w:val="vote-accepted-on"/>
    <w:basedOn w:val="DefaultParagraphFont"/>
    <w:rsid w:val="00107051"/>
  </w:style>
  <w:style w:type="paragraph" w:styleId="NormalWeb">
    <w:name w:val="Normal (Web)"/>
    <w:basedOn w:val="Normal"/>
    <w:uiPriority w:val="99"/>
    <w:semiHidden/>
    <w:unhideWhenUsed/>
    <w:rsid w:val="00107051"/>
    <w:pPr>
      <w:spacing w:before="100" w:beforeAutospacing="1" w:line="240" w:lineRule="auto"/>
      <w:jc w:val="left"/>
    </w:pPr>
    <w:rPr>
      <w:rFonts w:eastAsia="Times New Roman" w:cs="Times New Roman"/>
      <w:szCs w:val="24"/>
      <w:lang w:eastAsia="en-GB"/>
    </w:rPr>
  </w:style>
  <w:style w:type="character" w:styleId="Strong">
    <w:name w:val="Strong"/>
    <w:basedOn w:val="DefaultParagraphFont"/>
    <w:uiPriority w:val="22"/>
    <w:qFormat/>
    <w:rsid w:val="00107051"/>
    <w:rPr>
      <w:b/>
      <w:bCs/>
    </w:rPr>
  </w:style>
  <w:style w:type="character" w:customStyle="1" w:styleId="apple-converted-space">
    <w:name w:val="apple-converted-space"/>
    <w:basedOn w:val="DefaultParagraphFont"/>
    <w:rsid w:val="00107051"/>
  </w:style>
  <w:style w:type="character" w:styleId="Emphasis">
    <w:name w:val="Emphasis"/>
    <w:basedOn w:val="DefaultParagraphFont"/>
    <w:uiPriority w:val="20"/>
    <w:qFormat/>
    <w:rsid w:val="00107051"/>
    <w:rPr>
      <w:i/>
      <w:iCs/>
    </w:rPr>
  </w:style>
  <w:style w:type="paragraph" w:styleId="Title">
    <w:name w:val="Title"/>
    <w:basedOn w:val="Normal"/>
    <w:next w:val="Normal"/>
    <w:link w:val="TitleChar"/>
    <w:uiPriority w:val="10"/>
    <w:qFormat/>
    <w:rsid w:val="000A1520"/>
    <w:pPr>
      <w:spacing w:after="0" w:line="240" w:lineRule="auto"/>
      <w:contextualSpacing/>
      <w:jc w:val="center"/>
    </w:pPr>
    <w:rPr>
      <w:rFonts w:eastAsiaTheme="majorEastAsia" w:cstheme="majorBidi"/>
      <w:spacing w:val="-10"/>
      <w:kern w:val="28"/>
      <w:sz w:val="96"/>
      <w:szCs w:val="56"/>
    </w:rPr>
  </w:style>
  <w:style w:type="character" w:customStyle="1" w:styleId="TitleChar">
    <w:name w:val="Title Char"/>
    <w:basedOn w:val="DefaultParagraphFont"/>
    <w:link w:val="Title"/>
    <w:uiPriority w:val="10"/>
    <w:rsid w:val="000A1520"/>
    <w:rPr>
      <w:rFonts w:ascii="Times New Roman" w:eastAsiaTheme="majorEastAsia" w:hAnsi="Times New Roman" w:cstheme="majorBidi"/>
      <w:spacing w:val="-10"/>
      <w:kern w:val="28"/>
      <w:sz w:val="96"/>
      <w:szCs w:val="56"/>
    </w:rPr>
  </w:style>
  <w:style w:type="character" w:customStyle="1" w:styleId="Heading3Char">
    <w:name w:val="Heading 3 Char"/>
    <w:basedOn w:val="DefaultParagraphFont"/>
    <w:link w:val="Heading3"/>
    <w:uiPriority w:val="9"/>
    <w:rsid w:val="00A82125"/>
    <w:rPr>
      <w:rFonts w:ascii="Times New Roman" w:eastAsiaTheme="majorEastAsia" w:hAnsi="Times New Roman" w:cstheme="majorBidi"/>
      <w:color w:val="243F60" w:themeColor="accent1" w:themeShade="7F"/>
      <w:sz w:val="26"/>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9508060">
      <w:bodyDiv w:val="1"/>
      <w:marLeft w:val="0"/>
      <w:marRight w:val="0"/>
      <w:marTop w:val="0"/>
      <w:marBottom w:val="0"/>
      <w:divBdr>
        <w:top w:val="none" w:sz="0" w:space="0" w:color="auto"/>
        <w:left w:val="none" w:sz="0" w:space="0" w:color="auto"/>
        <w:bottom w:val="none" w:sz="0" w:space="0" w:color="auto"/>
        <w:right w:val="none" w:sz="0" w:space="0" w:color="auto"/>
      </w:divBdr>
    </w:div>
    <w:div w:id="644091420">
      <w:bodyDiv w:val="1"/>
      <w:marLeft w:val="0"/>
      <w:marRight w:val="0"/>
      <w:marTop w:val="0"/>
      <w:marBottom w:val="0"/>
      <w:divBdr>
        <w:top w:val="none" w:sz="0" w:space="0" w:color="auto"/>
        <w:left w:val="none" w:sz="0" w:space="0" w:color="auto"/>
        <w:bottom w:val="none" w:sz="0" w:space="0" w:color="auto"/>
        <w:right w:val="none" w:sz="0" w:space="0" w:color="auto"/>
      </w:divBdr>
    </w:div>
    <w:div w:id="779376555">
      <w:bodyDiv w:val="1"/>
      <w:marLeft w:val="0"/>
      <w:marRight w:val="0"/>
      <w:marTop w:val="0"/>
      <w:marBottom w:val="0"/>
      <w:divBdr>
        <w:top w:val="none" w:sz="0" w:space="0" w:color="auto"/>
        <w:left w:val="none" w:sz="0" w:space="0" w:color="auto"/>
        <w:bottom w:val="none" w:sz="0" w:space="0" w:color="auto"/>
        <w:right w:val="none" w:sz="0" w:space="0" w:color="auto"/>
      </w:divBdr>
      <w:divsChild>
        <w:div w:id="366562193">
          <w:marLeft w:val="0"/>
          <w:marRight w:val="0"/>
          <w:marTop w:val="0"/>
          <w:marBottom w:val="75"/>
          <w:divBdr>
            <w:top w:val="none" w:sz="0" w:space="0" w:color="auto"/>
            <w:left w:val="none" w:sz="0" w:space="0" w:color="auto"/>
            <w:bottom w:val="none" w:sz="0" w:space="0" w:color="auto"/>
            <w:right w:val="none" w:sz="0" w:space="0" w:color="auto"/>
          </w:divBdr>
        </w:div>
      </w:divsChild>
    </w:div>
    <w:div w:id="796412933">
      <w:bodyDiv w:val="1"/>
      <w:marLeft w:val="0"/>
      <w:marRight w:val="0"/>
      <w:marTop w:val="0"/>
      <w:marBottom w:val="0"/>
      <w:divBdr>
        <w:top w:val="none" w:sz="0" w:space="0" w:color="auto"/>
        <w:left w:val="none" w:sz="0" w:space="0" w:color="auto"/>
        <w:bottom w:val="none" w:sz="0" w:space="0" w:color="auto"/>
        <w:right w:val="none" w:sz="0" w:space="0" w:color="auto"/>
      </w:divBdr>
    </w:div>
    <w:div w:id="13484866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ISS13</b:Tag>
    <b:SourceType>InternetSite</b:SourceType>
    <b:Guid>{8389B8DF-F1D1-4E72-983B-0BC04ED084A8}</b:Guid>
    <b:Author>
      <b:Author>
        <b:Corporate>ISSU iConnect Card.</b:Corporate>
      </b:Author>
    </b:Author>
    <b:InternetSiteTitle>Studentcard.ie </b:InternetSiteTitle>
    <b:Year>2013</b:Year>
    <b:Month>11</b:Month>
    <b:Day>04</b:Day>
    <b:URL>http://www.studentcard.ie/discounts/ireland/all/page-0</b:URL>
    <b:RefOrder>1</b:RefOrder>
  </b:Source>
  <b:Source>
    <b:Tag>Cam13</b:Tag>
    <b:SourceType>InternetSite</b:SourceType>
    <b:Guid>{4400F3D1-758A-4878-A049-D132C1E0070F}</b:Guid>
    <b:Author>
      <b:Author>
        <b:Corporate>Campus Lreland</b:Corporate>
      </b:Author>
    </b:Author>
    <b:InternetSiteTitle>campus.ie</b:InternetSiteTitle>
    <b:Year>2013</b:Year>
    <b:Month>11</b:Month>
    <b:Day>01</b:Day>
    <b:URL>http://campus.ie/</b:URL>
    <b:RefOrder>2</b:RefOrder>
  </b:Source>
  <b:Source>
    <b:Tag>isi13</b:Tag>
    <b:SourceType>InternetSite</b:SourceType>
    <b:Guid>{3287CD28-A816-47C1-8DA3-AD4ACFD97B04}</b:Guid>
    <b:Author>
      <b:Author>
        <b:Corporate>isic </b:Corporate>
      </b:Author>
    </b:Author>
    <b:InternetSiteTitle>isic Irelsnd</b:InternetSiteTitle>
    <b:Year>2013</b:Year>
    <b:Month>11</b:Month>
    <b:Day>9</b:Day>
    <b:URL>http://www.isiccard.ie/the-card/</b:URL>
    <b:RefOrder>3</b:RefOrder>
  </b:Source>
  <b:Source>
    <b:Tag>Tra13</b:Tag>
    <b:SourceType>InternetSite</b:SourceType>
    <b:Guid>{EC0DBD3D-D79D-4E67-AC8F-81FAD4B33E89}</b:Guid>
    <b:Author>
      <b:Author>
        <b:Corporate>Transport for Ireland </b:Corporate>
      </b:Author>
    </b:Author>
    <b:InternetSiteTitle>studenttravelcard.ie</b:InternetSiteTitle>
    <b:Year>2013</b:Year>
    <b:Month>11</b:Month>
    <b:Day>8</b:Day>
    <b:URL>http://www.studenttravelcard.ie/index.aspx</b:URL>
    <b:RefOrder>4</b:RefOrder>
  </b:Source>
</b:Sources>
</file>

<file path=customXml/itemProps1.xml><?xml version="1.0" encoding="utf-8"?>
<ds:datastoreItem xmlns:ds="http://schemas.openxmlformats.org/officeDocument/2006/customXml" ds:itemID="{5B7B7DBA-B464-4E87-92BD-9742CE0CC6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23</TotalTime>
  <Pages>6</Pages>
  <Words>5027</Words>
  <Characters>28657</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vid long</dc:creator>
  <cp:lastModifiedBy>david long</cp:lastModifiedBy>
  <cp:revision>14</cp:revision>
  <cp:lastPrinted>2016-12-09T22:31:00Z</cp:lastPrinted>
  <dcterms:created xsi:type="dcterms:W3CDTF">2020-10-28T23:55:00Z</dcterms:created>
  <dcterms:modified xsi:type="dcterms:W3CDTF">2020-12-03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yy04Wgrj"/&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